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3BE2E0" w14:textId="1A2680C1" w:rsidR="005E7F5E" w:rsidRPr="00792D79" w:rsidRDefault="00D91CF0" w:rsidP="005E7F5E">
      <w:pPr>
        <w:pStyle w:val="ColorfulShading-Accent31"/>
        <w:spacing w:after="240" w:line="480" w:lineRule="auto"/>
        <w:ind w:left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upplemental Digital Content 1</w:t>
      </w:r>
      <w:bookmarkStart w:id="0" w:name="_GoBack"/>
      <w:bookmarkEnd w:id="0"/>
      <w:r w:rsidR="005E7F5E" w:rsidRPr="00792D79">
        <w:rPr>
          <w:rFonts w:ascii="Times New Roman" w:hAnsi="Times New Roman"/>
          <w:b/>
          <w:sz w:val="24"/>
          <w:szCs w:val="24"/>
        </w:rPr>
        <w:t>. Some of the commonly used inhaled medications for asthma and COPD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27"/>
        <w:gridCol w:w="1347"/>
        <w:gridCol w:w="2767"/>
        <w:gridCol w:w="2311"/>
        <w:gridCol w:w="1698"/>
      </w:tblGrid>
      <w:tr w:rsidR="005E7F5E" w:rsidRPr="007D3274" w14:paraId="7F3BE2E6" w14:textId="77777777" w:rsidTr="00B31FE0">
        <w:trPr>
          <w:tblHeader/>
        </w:trPr>
        <w:tc>
          <w:tcPr>
            <w:tcW w:w="1256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1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  <w:b/>
              </w:rPr>
            </w:pPr>
            <w:r w:rsidRPr="007D3274">
              <w:rPr>
                <w:rFonts w:ascii="Times New Roman" w:hAnsi="Times New Roman"/>
                <w:b/>
              </w:rPr>
              <w:t>Inhalation device</w:t>
            </w: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2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  <w:b/>
              </w:rPr>
            </w:pPr>
            <w:r w:rsidRPr="00566007">
              <w:rPr>
                <w:rFonts w:ascii="Times New Roman" w:hAnsi="Times New Roman"/>
                <w:b/>
              </w:rPr>
              <w:t>Medication class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3" w14:textId="77777777" w:rsidR="005E7F5E" w:rsidRPr="001F72BB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  <w:b/>
              </w:rPr>
            </w:pPr>
            <w:r w:rsidRPr="001F72BB">
              <w:rPr>
                <w:rFonts w:ascii="Times New Roman" w:hAnsi="Times New Roman"/>
                <w:b/>
              </w:rPr>
              <w:t>FDA-approved medication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4" w14:textId="77777777" w:rsidR="005E7F5E" w:rsidRPr="005F7FB2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  <w:b/>
              </w:rPr>
            </w:pPr>
            <w:r w:rsidRPr="005F7FB2">
              <w:rPr>
                <w:rFonts w:ascii="Times New Roman" w:hAnsi="Times New Roman"/>
                <w:b/>
              </w:rPr>
              <w:t>Link to instructions on using the inhaler</w:t>
            </w:r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5" w14:textId="77777777" w:rsidR="005E7F5E" w:rsidRPr="005F7FB2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  <w:b/>
              </w:rPr>
            </w:pPr>
            <w:r w:rsidRPr="005F7FB2">
              <w:rPr>
                <w:rFonts w:ascii="Times New Roman" w:hAnsi="Times New Roman"/>
                <w:b/>
              </w:rPr>
              <w:t>Reference</w:t>
            </w:r>
          </w:p>
        </w:tc>
      </w:tr>
      <w:tr w:rsidR="005E7F5E" w:rsidRPr="007D3274" w14:paraId="7F3BE2EF" w14:textId="77777777" w:rsidTr="00B31FE0">
        <w:tc>
          <w:tcPr>
            <w:tcW w:w="1256" w:type="dxa"/>
            <w:vMerge w:val="restart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7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Nebulizer</w:t>
            </w: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8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566007">
              <w:rPr>
                <w:rFonts w:ascii="Times New Roman" w:hAnsi="Times New Roman"/>
              </w:rPr>
              <w:t>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9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566007">
              <w:rPr>
                <w:rFonts w:ascii="Times New Roman" w:hAnsi="Times New Roman"/>
              </w:rPr>
              <w:t>Lonhala</w:t>
            </w:r>
            <w:proofErr w:type="spellEnd"/>
            <w:r w:rsidRPr="00566007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  <w:proofErr w:type="spellStart"/>
            <w:r w:rsidRPr="007D3274">
              <w:rPr>
                <w:rFonts w:ascii="Times New Roman" w:hAnsi="Times New Roman"/>
              </w:rPr>
              <w:t>Magnair</w:t>
            </w:r>
            <w:proofErr w:type="spellEnd"/>
            <w:r w:rsidRPr="007D3274">
              <w:rPr>
                <w:rFonts w:ascii="Times New Roman" w:hAnsi="Times New Roman"/>
                <w:vertAlign w:val="superscript"/>
              </w:rPr>
              <w:t xml:space="preserve">® </w:t>
            </w:r>
          </w:p>
          <w:p w14:paraId="7F3BE2EA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566007">
              <w:rPr>
                <w:rFonts w:ascii="Times New Roman" w:hAnsi="Times New Roman"/>
              </w:rPr>
              <w:t>Glycopyrrolate inhalation solution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B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4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lonhalamagnair.com/how-to-use-lonhala-magn</w:t>
              </w:r>
              <w:r w:rsidR="005E7F5E" w:rsidRPr="00566007">
                <w:rPr>
                  <w:rStyle w:val="Hyperlink"/>
                  <w:rFonts w:ascii="Times New Roman" w:hAnsi="Times New Roman"/>
                </w:rPr>
                <w:t>air/using-a-nebulizer.html</w:t>
              </w:r>
            </w:hyperlink>
          </w:p>
          <w:p w14:paraId="7F3BE2EC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  <w:p w14:paraId="7F3BE2ED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5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youtube.com/watch?v=Cac-ocXY_ts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EE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Lonhala®Magnair®&lt;/Author&gt;&lt;Year&gt;2018&lt;/Year&gt;&lt;RecNum&gt;130&lt;/RecNum&gt;&lt;DisplayText&gt;(Lonhala&lt;style face="superscript"&gt;®&lt;/style&gt;Magnair&lt;style face="superscript"&gt;®&lt;/style&gt;, 2018)&lt;/DisplayText&gt;&lt;record&gt;&lt;rec-number&gt;130&lt;/rec-number&gt;&lt;foreign-keys&gt;&lt;key app="EN" db-id="zwasrap0efadwtepd0cx02a6rvvxasxs20w0" timestamp="1562148521"&gt;130&lt;/key&gt;&lt;/foreign-keys&gt;&lt;ref-type name="Web Page"&gt;12&lt;/ref-type&gt;&lt;contributors&gt;&lt;authors&gt;&lt;author&gt;&lt;style face="normal" font="default" size="100%"&gt;Lonhala&lt;/style&gt;&lt;style face="superscript" font="default" size="100%"&gt;®&lt;/style&gt;&lt;style face="normal" font="default" size="100%"&gt;Magnair&lt;/style&gt;&lt;style face="superscript" font="default" size="100%"&gt;®&lt;/style&gt;&lt;style face="normal" font="default" size="100%"&gt;  &lt;/style&gt;&lt;/author&gt;&lt;/authors&gt;&lt;/contributors&gt;&lt;titles&gt;&lt;title&gt;Prescribing information. Retrieved from: https://www.lonhalamagnair.com/LonhalaMagnair-Prescribing-Information.pdf. Accessed July 2, 2019&lt;/title&gt;&lt;/titles&gt;&lt;dates&gt;&lt;year&gt;2018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65" w:tooltip="Lonhala®Magnair®, 2018 #130" w:history="1">
              <w:r w:rsidRPr="007D3274">
                <w:rPr>
                  <w:rFonts w:ascii="Times New Roman" w:hAnsi="Times New Roman"/>
                  <w:noProof/>
                </w:rPr>
                <w:t>Lonhala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Magnair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, 2018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2F6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0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1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2" w14:textId="77777777" w:rsidR="005E7F5E" w:rsidRPr="008E760F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8E760F">
              <w:rPr>
                <w:rFonts w:ascii="Times New Roman" w:hAnsi="Times New Roman"/>
              </w:rPr>
              <w:t>Yupelri</w:t>
            </w:r>
            <w:proofErr w:type="spellEnd"/>
            <w:r w:rsidRPr="008E760F">
              <w:rPr>
                <w:rFonts w:ascii="Times New Roman" w:hAnsi="Times New Roman"/>
                <w:vertAlign w:val="superscript"/>
              </w:rPr>
              <w:t>®</w:t>
            </w:r>
            <w:r w:rsidRPr="008E760F">
              <w:rPr>
                <w:rFonts w:ascii="Times New Roman" w:hAnsi="Times New Roman"/>
              </w:rPr>
              <w:t xml:space="preserve"> </w:t>
            </w:r>
          </w:p>
          <w:p w14:paraId="7F3BE2F3" w14:textId="77777777" w:rsidR="005E7F5E" w:rsidRPr="0043108A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8E760F">
              <w:rPr>
                <w:rFonts w:ascii="Times New Roman" w:hAnsi="Times New Roman"/>
              </w:rPr>
              <w:t>Revefenacin</w:t>
            </w:r>
            <w:proofErr w:type="spellEnd"/>
            <w:r w:rsidRPr="008E760F">
              <w:rPr>
                <w:rFonts w:ascii="Times New Roman" w:hAnsi="Times New Roman"/>
              </w:rPr>
              <w:t xml:space="preserve"> inhalation solution</w:t>
            </w:r>
          </w:p>
        </w:tc>
        <w:tc>
          <w:tcPr>
            <w:tcW w:w="2372" w:type="dxa"/>
            <w:vMerge w:val="restart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4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6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lung.org/lung-health-and-diseases/lung-disease-lookup/copd/patient-resources-and-</w:t>
              </w:r>
              <w:r w:rsidR="005E7F5E" w:rsidRPr="00566007">
                <w:rPr>
                  <w:rStyle w:val="Hyperlink"/>
                  <w:rFonts w:ascii="Times New Roman" w:hAnsi="Times New Roman"/>
                </w:rPr>
                <w:t>videos/how-to-use-a-nebulizer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5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Yupelri®&lt;/Author&gt;&lt;Year&gt;2018&lt;/Year&gt;&lt;RecNum&gt;132&lt;/RecNum&gt;&lt;DisplayText&gt;(Yupelri&lt;style face="superscript"&gt;®&lt;/style&gt;, 2018)&lt;/DisplayText&gt;&lt;record&gt;&lt;rec-number&gt;132&lt;/rec-number&gt;&lt;foreign-keys&gt;&lt;key app="EN" db-id="zwasrap0efadwtepd0cx02a6rvvxasxs20w0" timestamp="1562148521"&gt;132&lt;/key&gt;&lt;/foreign-keys&gt;&lt;ref-type name="Web Page"&gt;12&lt;/ref-type&gt;&lt;contributors&gt;&lt;authors&gt;&lt;author&gt;&lt;style face="normal" font="default" size="100%"&gt;Yupelri&lt;/style&gt;&lt;style face="superscript" font="default" size="100%"&gt;®&lt;/style&gt;&lt;style face="normal" font="default" size="100%"&gt; &lt;/style&gt;&lt;/author&gt;&lt;/authors&gt;&lt;/contributors&gt;&lt;titles&gt;&lt;title&gt;Prescribing information. Retrieved from:   https://www.accessdata.fda.gov/drugsatfda_docs/label/2018/210598s000lbl.pdf. Accessed July 3, 2019.&amp;#xD;&lt;/title&gt;&lt;/titles&gt;&lt;dates&gt;&lt;year&gt;2018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109" w:tooltip="Yupelri®, 2018 #132" w:history="1">
              <w:r w:rsidRPr="007D3274">
                <w:rPr>
                  <w:rFonts w:ascii="Times New Roman" w:hAnsi="Times New Roman"/>
                  <w:noProof/>
                </w:rPr>
                <w:t>Yupelri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, 2018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2FD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7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8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9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Brovana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</w:p>
          <w:p w14:paraId="7F3BE2FA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Arformoterol</w:t>
            </w:r>
            <w:proofErr w:type="spellEnd"/>
            <w:r w:rsidRPr="0043108A">
              <w:rPr>
                <w:rFonts w:ascii="Times New Roman" w:hAnsi="Times New Roman"/>
              </w:rPr>
              <w:t xml:space="preserve"> tartrate inhalation solution</w:t>
            </w:r>
          </w:p>
        </w:tc>
        <w:tc>
          <w:tcPr>
            <w:tcW w:w="2372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B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C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Brovana®&lt;/Author&gt;&lt;Year&gt;2014&lt;/Year&gt;&lt;RecNum&gt;109&lt;/RecNum&gt;&lt;DisplayText&gt;(Brovana&lt;style face="superscript"&gt;®&lt;/style&gt;, 2014)&lt;/DisplayText&gt;&lt;record&gt;&lt;rec-number&gt;109&lt;/rec-number&gt;&lt;foreign-keys&gt;&lt;key app="EN" db-id="zwasrap0efadwtepd0cx02a6rvvxasxs20w0" timestamp="1562148521"&gt;109&lt;/key&gt;&lt;/foreign-keys&gt;&lt;ref-type name="Web Page"&gt;12&lt;/ref-type&gt;&lt;contributors&gt;&lt;authors&gt;&lt;author&gt;&lt;style face="normal" font="default" size="100%"&gt;Brovana&lt;/style&gt;&lt;style face="superscript" font="default" size="100%"&gt;®&lt;/style&gt;&lt;style face="normal" font="default" size="100%"&gt; &lt;/style&gt;&lt;/author&gt;&lt;/authors&gt;&lt;/contributors&gt;&lt;titles&gt;&lt;title&gt;Prescribing information. Retrieved from: https://www.accessdata.fda.gov/drugsatfda_docs/label/2014/021912s013lbl.pdf. Accessed July 2, 2019.&amp;#xD;&lt;/title&gt;&lt;/titles&gt;&lt;dates&gt;&lt;year&gt;2014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20" w:tooltip="Brovana®, 2014 #109" w:history="1">
              <w:r w:rsidRPr="007D3274">
                <w:rPr>
                  <w:rFonts w:ascii="Times New Roman" w:hAnsi="Times New Roman"/>
                  <w:noProof/>
                </w:rPr>
                <w:t>Brovana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, 2014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04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E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2FF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LAB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0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7D3274">
              <w:rPr>
                <w:rFonts w:ascii="Times New Roman" w:hAnsi="Times New Roman"/>
              </w:rPr>
              <w:t>Perforomist</w:t>
            </w:r>
            <w:proofErr w:type="spellEnd"/>
            <w:r w:rsidRPr="007D3274">
              <w:rPr>
                <w:rFonts w:ascii="Times New Roman" w:hAnsi="Times New Roman"/>
                <w:vertAlign w:val="superscript"/>
              </w:rPr>
              <w:t>®</w:t>
            </w:r>
            <w:r w:rsidRPr="007D3274">
              <w:rPr>
                <w:rFonts w:ascii="Times New Roman" w:hAnsi="Times New Roman"/>
              </w:rPr>
              <w:t xml:space="preserve"> </w:t>
            </w:r>
          </w:p>
          <w:p w14:paraId="7F3BE301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Formoterol fumarate inhalation solution</w:t>
            </w:r>
          </w:p>
        </w:tc>
        <w:tc>
          <w:tcPr>
            <w:tcW w:w="2372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2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3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Perforomist®&lt;/Author&gt;&lt;Year&gt;2010&lt;/Year&gt;&lt;RecNum&gt;110&lt;/RecNum&gt;&lt;DisplayText&gt;(Perforomist&lt;style face="superscript"&gt;®&lt;/style&gt;, 2010)&lt;/DisplayText&gt;&lt;record&gt;&lt;rec-number&gt;110&lt;/rec-number&gt;&lt;foreign-keys&gt;&lt;key app="EN" db-id="zwasrap0efadwtepd0cx02a6rvvxasxs20w0" timestamp="1562148521"&gt;110&lt;/key&gt;&lt;/foreign-keys&gt;&lt;ref-type name="Web Page"&gt;12&lt;/ref-type&gt;&lt;contributors&gt;&lt;authors&gt;&lt;author&gt;&lt;style face="normal" font="default" size="100%"&gt;Perforomist&lt;/style&gt;&lt;style face="superscript" font="default" size="100%"&gt;®&lt;/style&gt;&lt;/author&gt;&lt;/authors&gt;&lt;/contributors&gt;&lt;titles&gt;&lt;title&gt;Prescribing information. Retrieved from: https://www.accessdata.fda.gov/drugsatfda_docs/label/2010/022007s004lbl.pdf. Accessed July 2, 2019.&lt;/title&gt;&lt;/titles&gt;&lt;dates&gt;&lt;year&gt;2010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75" w:tooltip="Perforomist®, 2010 #110" w:history="1">
              <w:r w:rsidRPr="007D3274">
                <w:rPr>
                  <w:rFonts w:ascii="Times New Roman" w:hAnsi="Times New Roman"/>
                  <w:noProof/>
                </w:rPr>
                <w:t>Perforomist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, 2010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0B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5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6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SABA + S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7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DuoNeb</w:t>
            </w:r>
            <w:r w:rsidRPr="007D3274">
              <w:rPr>
                <w:rFonts w:ascii="Times New Roman" w:hAnsi="Times New Roman"/>
                <w:vertAlign w:val="superscript"/>
              </w:rPr>
              <w:t xml:space="preserve">® </w:t>
            </w:r>
          </w:p>
          <w:p w14:paraId="7F3BE308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Albuterol sulfate + ipratropium bromide</w:t>
            </w:r>
          </w:p>
        </w:tc>
        <w:tc>
          <w:tcPr>
            <w:tcW w:w="2372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9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A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DuoNeb®&lt;/Author&gt;&lt;Year&gt;2006&lt;/Year&gt;&lt;RecNum&gt;111&lt;/RecNum&gt;&lt;DisplayText&gt;(DuoNeb&lt;style face="superscript"&gt;®&lt;/style&gt;, 2006)&lt;/DisplayText&gt;&lt;record&gt;&lt;rec-number&gt;111&lt;/rec-number&gt;&lt;foreign-keys&gt;&lt;key app="EN" db-id="zwasrap0efadwtepd0cx02a6rvvxasxs20w0" timestamp="1562148521"&gt;111&lt;/key&gt;&lt;/foreign-keys&gt;&lt;ref-type name="Web Page"&gt;12&lt;/ref-type&gt;&lt;contributors&gt;&lt;authors&gt;&lt;author&gt;&lt;style face="normal" font="default" size="100%"&gt;DuoNeb&lt;/style&gt;&lt;style face="superscript" font="default" size="100%"&gt;®&lt;/style&gt;&lt;/author&gt;&lt;/authors&gt;&lt;/contributors&gt;&lt;titles&gt;&lt;title&gt;Prescribing information. Retrieved from: https://www.accessdata.fda.gov/drugsatfda_docs/label/2011/020950s032lbl.pdf. Accessed: July 2, 2019&lt;/title&gt;&lt;/titles&gt;&lt;dates&gt;&lt;year&gt;2006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37" w:tooltip="DuoNeb®, 2006 #111" w:history="1">
              <w:r w:rsidRPr="007D3274">
                <w:rPr>
                  <w:rFonts w:ascii="Times New Roman" w:hAnsi="Times New Roman"/>
                  <w:noProof/>
                </w:rPr>
                <w:t>DuoNeb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, 2006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14" w14:textId="77777777" w:rsidTr="00B31FE0">
        <w:tc>
          <w:tcPr>
            <w:tcW w:w="1256" w:type="dxa"/>
            <w:vMerge w:val="restart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C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DPI</w:t>
            </w: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D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566007">
              <w:rPr>
                <w:rFonts w:ascii="Times New Roman" w:hAnsi="Times New Roman"/>
              </w:rPr>
              <w:t>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0E" w14:textId="77777777" w:rsidR="005E7F5E" w:rsidRPr="001F72BB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1F72BB">
              <w:rPr>
                <w:rFonts w:ascii="Times New Roman" w:hAnsi="Times New Roman"/>
              </w:rPr>
              <w:t>Spiriva</w:t>
            </w:r>
            <w:r w:rsidRPr="001F72BB">
              <w:rPr>
                <w:rFonts w:ascii="Times New Roman" w:hAnsi="Times New Roman"/>
                <w:vertAlign w:val="superscript"/>
              </w:rPr>
              <w:t>®</w:t>
            </w:r>
            <w:r w:rsidRPr="001F72BB">
              <w:rPr>
                <w:rFonts w:ascii="Times New Roman" w:hAnsi="Times New Roman"/>
              </w:rPr>
              <w:t xml:space="preserve"> </w:t>
            </w:r>
            <w:proofErr w:type="spellStart"/>
            <w:r w:rsidRPr="001F72BB">
              <w:rPr>
                <w:rFonts w:ascii="Times New Roman" w:hAnsi="Times New Roman"/>
              </w:rPr>
              <w:t>HandiHaler</w:t>
            </w:r>
            <w:proofErr w:type="spellEnd"/>
            <w:r w:rsidRPr="001F72BB">
              <w:rPr>
                <w:rFonts w:ascii="Times New Roman" w:hAnsi="Times New Roman"/>
                <w:vertAlign w:val="superscript"/>
              </w:rPr>
              <w:t>®</w:t>
            </w:r>
            <w:r w:rsidRPr="001F72BB">
              <w:rPr>
                <w:rFonts w:ascii="Times New Roman" w:hAnsi="Times New Roman"/>
              </w:rPr>
              <w:t xml:space="preserve"> </w:t>
            </w:r>
          </w:p>
          <w:p w14:paraId="7F3BE30F" w14:textId="77777777" w:rsidR="005E7F5E" w:rsidRPr="005F7FB2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5F7FB2">
              <w:rPr>
                <w:rFonts w:ascii="Times New Roman" w:hAnsi="Times New Roman"/>
              </w:rPr>
              <w:t>Tiotropium bromide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0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7" w:anchor="page=15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docs.boehringer-ingelheim.com/Prescribing%20Informa</w:t>
              </w:r>
              <w:r w:rsidR="005E7F5E" w:rsidRPr="00566007">
                <w:rPr>
                  <w:rStyle w:val="Hyperlink"/>
                  <w:rFonts w:ascii="Times New Roman" w:hAnsi="Times New Roman"/>
                </w:rPr>
                <w:t>tion/PIs/Spiriva/Spiriva.pdf#page=15</w:t>
              </w:r>
            </w:hyperlink>
          </w:p>
          <w:p w14:paraId="7F3BE311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  <w:p w14:paraId="7F3BE312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8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youtube.com/watch?v=KTudQnaz6nY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3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piriva®HandiHaler®&lt;/Author&gt;&lt;Year&gt;2018&lt;/Year&gt;&lt;RecNum&gt;122&lt;/RecNum&gt;&lt;DisplayText&gt;(Spiriva&lt;style face="superscript"&gt;®&lt;/style&gt;HandiHaler&lt;style face="superscript"&gt;®&lt;/style&gt;, 2018)&lt;/DisplayText&gt;&lt;record&gt;&lt;rec-number&gt;122&lt;/rec-number&gt;&lt;foreign-keys&gt;&lt;key app="EN" db-id="zwasrap0efadwtepd0cx02a6rvvxasxs20w0" timestamp="1562148521"&gt;122&lt;/key&gt;&lt;/foreign-keys&gt;&lt;ref-type name="Web Page"&gt;12&lt;/ref-type&gt;&lt;contributors&gt;&lt;authors&gt;&lt;author&gt;&lt;style face="normal" font="default" size="100%"&gt;Spiriva&lt;/style&gt;&lt;style face="superscript" font="default" size="100%"&gt;®&lt;/style&gt;&lt;style face="normal" font="default" size="100%"&gt;HandiHaler&lt;/style&gt;&lt;style face="superscript" font="default" size="100%"&gt;®&lt;/style&gt;&lt;/author&gt;&lt;/authors&gt;&lt;/contributors&gt;&lt;titles&gt;&lt;title&gt;Prescribing information. Retrieved from:  https://docs.boehringer-ingelheim.com/Prescribing%20Information/PIs/Spiriva/Spiriva.pdf. Accessed: July 2, 2019&lt;/title&gt;&lt;/titles&gt;&lt;dates&gt;&lt;year&gt;2018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91" w:tooltip="Spiriva®HandiHaler®, 2018 #122" w:history="1">
              <w:r w:rsidRPr="007D3274">
                <w:rPr>
                  <w:rFonts w:ascii="Times New Roman" w:hAnsi="Times New Roman"/>
                  <w:noProof/>
                </w:rPr>
                <w:t>Spiriva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HandiHaler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, 2018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1B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5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6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7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Arcapta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  <w:proofErr w:type="spellStart"/>
            <w:r w:rsidRPr="0043108A">
              <w:rPr>
                <w:rFonts w:ascii="Times New Roman" w:hAnsi="Times New Roman"/>
              </w:rPr>
              <w:t>Neohaler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</w:p>
          <w:p w14:paraId="7F3BE318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Indacaterol maleate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9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9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arcapta.com/how-to-use-arcapta.html</w:t>
              </w:r>
            </w:hyperlink>
            <w:r w:rsidR="005E7F5E" w:rsidRPr="007D3274">
              <w:rPr>
                <w:rFonts w:ascii="Times New Roman" w:hAnsi="Times New Roman"/>
              </w:rPr>
              <w:t xml:space="preserve"> </w:t>
            </w:r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A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Arcapta®Neohaler®&lt;/Author&gt;&lt;Year&gt;2017&lt;/Year&gt;&lt;RecNum&gt;117&lt;/RecNum&gt;&lt;DisplayText&gt;(Arcapta&lt;style face="superscript"&gt;®&lt;/style&gt;Neohaler&lt;style face="superscript"&gt;®&lt;/style&gt;, 2017)&lt;/DisplayText&gt;&lt;record&gt;&lt;rec-number&gt;117&lt;/rec-number&gt;&lt;foreign-keys&gt;&lt;key app="EN" db-id="zwasrap0efadwtepd0cx02a6rvvxasxs20w0" timestamp="1562148521"&gt;117&lt;/key&gt;&lt;/foreign-keys&gt;&lt;ref-type name="Web Page"&gt;12&lt;/ref-type&gt;&lt;contributors&gt;&lt;authors&gt;&lt;author&gt;&lt;style face="normal" font="default" size="100%"&gt;Arcapta&lt;/style&gt;&lt;style face="superscript" font="default" size="100%"&gt;®&lt;/style&gt;&lt;style face="normal" font="default" size="100%"&gt;Neohaler&lt;/style&gt;&lt;style face="superscript" font="default" size="100%"&gt;®&lt;/style&gt;&lt;style face="normal" font="default" size="100%"&gt; &lt;/style&gt;&lt;/author&gt;&lt;/authors&gt;&lt;/contributors&gt;&lt;titles&gt;&lt;title&gt;Prescribing information. Retrieved from:  https://www.arcapta.com/Arcapta-Prescribing-Information.pdf. Accessed: July 2, 2019&lt;/title&gt;&lt;/titles&gt;&lt;dates&gt;&lt;year&gt;2017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</w:t>
            </w:r>
            <w:hyperlink w:anchor="_ENREF_3" w:tooltip="Arcapta®Neohaler®, 2017 #117" w:history="1">
              <w:r>
                <w:rPr>
                  <w:rFonts w:ascii="Times New Roman" w:hAnsi="Times New Roman"/>
                  <w:noProof/>
                </w:rPr>
                <w:t>Arcapta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>
                <w:rPr>
                  <w:rFonts w:ascii="Times New Roman" w:hAnsi="Times New Roman"/>
                  <w:noProof/>
                </w:rPr>
                <w:t>Neohaler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>
                <w:rPr>
                  <w:rFonts w:ascii="Times New Roman" w:hAnsi="Times New Roman"/>
                  <w:noProof/>
                </w:rPr>
                <w:t>, 2017</w:t>
              </w:r>
            </w:hyperlink>
            <w:r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23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C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D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1E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Seebri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  <w:proofErr w:type="spellStart"/>
            <w:r w:rsidRPr="0043108A">
              <w:rPr>
                <w:rFonts w:ascii="Times New Roman" w:hAnsi="Times New Roman"/>
              </w:rPr>
              <w:t>Neohaler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</w:p>
          <w:p w14:paraId="7F3BE31F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Glycopyrrolate inhalation</w:t>
            </w:r>
          </w:p>
          <w:p w14:paraId="7F3BE320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1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0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seebri.us/instructions-for-using-seebri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2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eebri®Neohaler®&lt;/Author&gt;&lt;Year&gt;2018&lt;/Year&gt;&lt;RecNum&gt;120&lt;/RecNum&gt;&lt;DisplayText&gt;(Seebri&lt;style face="superscript"&gt;®&lt;/style&gt;Neohaler&lt;style face="superscript"&gt;®&lt;/style&gt;, 2018)&lt;/DisplayText&gt;&lt;record&gt;&lt;rec-number&gt;120&lt;/rec-number&gt;&lt;foreign-keys&gt;&lt;key app="EN" db-id="zwasrap0efadwtepd0cx02a6rvvxasxs20w0" timestamp="1562148521"&gt;120&lt;/key&gt;&lt;/foreign-keys&gt;&lt;ref-type name="Web Page"&gt;12&lt;/ref-type&gt;&lt;contributors&gt;&lt;authors&gt;&lt;author&gt;&lt;style face="normal" font="default" size="100%"&gt;Seebri&lt;/style&gt;&lt;style face="superscript" font="default" size="100%"&gt;®&lt;/style&gt;&lt;style face="normal" font="default" size="100%"&gt;Neohaler&lt;/style&gt;&lt;style face="superscript" font="default" size="100%"&gt;®&lt;/style&gt;&lt;/author&gt;&lt;/authors&gt;&lt;/contributors&gt;&lt;titles&gt;&lt;title&gt;Prescribing information. Retrieved from: https://www.seebri.us/Seebri-Prescribing-Information.pdf. Accessed: July 2, 2019&lt;/title&gt;&lt;/titles&gt;&lt;dates&gt;&lt;year&gt;2018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</w:t>
            </w:r>
            <w:hyperlink w:anchor="_ENREF_87" w:tooltip="Seebri®Neohaler®, 2018 #120" w:history="1">
              <w:r>
                <w:rPr>
                  <w:rFonts w:ascii="Times New Roman" w:hAnsi="Times New Roman"/>
                  <w:noProof/>
                </w:rPr>
                <w:t>Seebri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>
                <w:rPr>
                  <w:rFonts w:ascii="Times New Roman" w:hAnsi="Times New Roman"/>
                  <w:noProof/>
                </w:rPr>
                <w:t>Neohaler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>
                <w:rPr>
                  <w:rFonts w:ascii="Times New Roman" w:hAnsi="Times New Roman"/>
                  <w:noProof/>
                </w:rPr>
                <w:t>, 2018</w:t>
              </w:r>
            </w:hyperlink>
            <w:r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2A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4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5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 + 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6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Utibron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  <w:proofErr w:type="spellStart"/>
            <w:r w:rsidRPr="0043108A">
              <w:rPr>
                <w:rFonts w:ascii="Times New Roman" w:hAnsi="Times New Roman"/>
              </w:rPr>
              <w:t>Neohaler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</w:p>
          <w:p w14:paraId="7F3BE327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Indacaterol + glycopyrrolate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8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1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utibron.com/instructions-for-using-utibron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9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Utibron®Neohaler®&lt;/Author&gt;&lt;Year&gt;2018&lt;/Year&gt;&lt;RecNum&gt;103&lt;/RecNum&gt;&lt;DisplayText&gt;(Utibron&lt;style face="superscript"&gt;®&lt;/style&gt;Neohaler&lt;style face="superscript"&gt;®&lt;/style&gt;, 2018)&lt;/DisplayText&gt;&lt;record&gt;&lt;rec-number&gt;103&lt;/rec-number&gt;&lt;foreign-keys&gt;&lt;key app="EN" db-id="zwasrap0efadwtepd0cx02a6rvvxasxs20w0" timestamp="1552026443"&gt;103&lt;/key&gt;&lt;/foreign-keys&gt;&lt;ref-type name="Web Page"&gt;12&lt;/ref-type&gt;&lt;contributors&gt;&lt;authors&gt;&lt;author&gt;&lt;style face="normal" font="default" size="100%"&gt;Utibron&lt;/style&gt;&lt;style face="superscript" font="default" size="100%"&gt;®&lt;/style&gt;&lt;style face="normal" font="default" size="100%"&gt;Neohaler&lt;/style&gt;&lt;style face="superscript" font="default" size="100%"&gt;®&lt;/style&gt;&lt;/author&gt;&lt;/authors&gt;&lt;/contributors&gt;&lt;titles&gt;&lt;title&gt; Prescribing information. Retrieved from: https://www.utibron.com/Utibron-Prescribing-Information.pdf Accessed March 8, 2019&lt;/title&gt;&lt;/titles&gt;&lt;dates&gt;&lt;year&gt;2018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103" w:tooltip="Utibron®Neohaler®, 2018 #103" w:history="1">
              <w:r w:rsidRPr="007D3274">
                <w:rPr>
                  <w:rFonts w:ascii="Times New Roman" w:hAnsi="Times New Roman"/>
                  <w:noProof/>
                </w:rPr>
                <w:t>Utibron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Neohaler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7D3274">
                <w:rPr>
                  <w:rFonts w:ascii="Times New Roman" w:hAnsi="Times New Roman"/>
                  <w:noProof/>
                </w:rPr>
                <w:t>, 2018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31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B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C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D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Serevent</w:t>
            </w:r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  <w:proofErr w:type="spellStart"/>
            <w:r w:rsidRPr="0043108A">
              <w:rPr>
                <w:rFonts w:ascii="Times New Roman" w:hAnsi="Times New Roman"/>
              </w:rPr>
              <w:t>Diskus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</w:p>
          <w:p w14:paraId="7F3BE32E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Salmeterol xinafoate inhalation powder</w:t>
            </w:r>
          </w:p>
        </w:tc>
        <w:tc>
          <w:tcPr>
            <w:tcW w:w="2372" w:type="dxa"/>
            <w:vMerge w:val="restart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2F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2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youtube.com/watch?v=plYABMUxuO8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0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erevent®Diskus®&lt;/Author&gt;&lt;Year&gt;2018&lt;/Year&gt;&lt;RecNum&gt;118&lt;/RecNum&gt;&lt;DisplayText&gt;(Serevent&lt;style face="superscript"&gt;®&lt;/style&gt;Diskus&lt;style face="superscript"&gt;®&lt;/style&gt;, 2018)&lt;/DisplayText&gt;&lt;record&gt;&lt;rec-number&gt;118&lt;/rec-number&gt;&lt;foreign-keys&gt;&lt;key app="EN" db-id="zwasrap0efadwtepd0cx02a6rvvxasxs20w0" timestamp="1562148521"&gt;118&lt;/key&gt;&lt;/foreign-keys&gt;&lt;ref-type name="Web Page"&gt;12&lt;/ref-type&gt;&lt;contributors&gt;&lt;authors&gt;&lt;author&gt;&lt;style face="normal" font="default" size="100%"&gt;Serevent&lt;/style&gt;&lt;style face="superscript" font="default" size="100%"&gt;®&lt;/style&gt;&lt;style face="normal" font="default" size="100%"&gt;Diskus&lt;/style&gt;&lt;style face="superscript" font="default" size="100%"&gt;®&lt;/style&gt;&lt;/author&gt;&lt;/authors&gt;&lt;/contributors&gt;&lt;titles&gt;&lt;title&gt;Prescribing information. Retrieved from:  https://www.gsksource.com/pharma/content/dam/GlaxoSmithKline/US/en/Prescribing_Information/Serevent_Diskus/pdf/SEREVENT-DISKUS-PI-MG-IFU.PDF. Accessed: July 2, 2019&lt;/title&gt;&lt;/titles&gt;&lt;dates&gt;&lt;year&gt;2018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88" w:tooltip="Serevent®Diskus®, 2018 #118" w:history="1">
              <w:r w:rsidRPr="007D3274">
                <w:rPr>
                  <w:rFonts w:ascii="Times New Roman" w:hAnsi="Times New Roman"/>
                  <w:noProof/>
                </w:rPr>
                <w:t>Serevent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Diskus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8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38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2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3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 + ICS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4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 xml:space="preserve">Advair </w:t>
            </w:r>
            <w:proofErr w:type="spellStart"/>
            <w:r w:rsidRPr="0043108A">
              <w:rPr>
                <w:rFonts w:ascii="Times New Roman" w:hAnsi="Times New Roman"/>
              </w:rPr>
              <w:t>Diskus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</w:p>
          <w:p w14:paraId="7F3BE335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Salmeterol + fluticasone propionate inhalation powder</w:t>
            </w:r>
          </w:p>
        </w:tc>
        <w:tc>
          <w:tcPr>
            <w:tcW w:w="2372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6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7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AdvairDiskus®&lt;/Author&gt;&lt;Year&gt;2019&lt;/Year&gt;&lt;RecNum&gt;126&lt;/RecNum&gt;&lt;DisplayText&gt;(AdvairDiskus&lt;style face="superscript"&gt;®&lt;/style&gt;, 2019)&lt;/DisplayText&gt;&lt;record&gt;&lt;rec-number&gt;126&lt;/rec-number&gt;&lt;foreign-keys&gt;&lt;key app="EN" db-id="zwasrap0efadwtepd0cx02a6rvvxasxs20w0" timestamp="1562148521"&gt;126&lt;/key&gt;&lt;/foreign-keys&gt;&lt;ref-type name="Web Page"&gt;12&lt;/ref-type&gt;&lt;contributors&gt;&lt;authors&gt;&lt;author&gt;&lt;style face="normal" font="default" size="100%"&gt;AdvairDiskus&lt;/style&gt;&lt;style face="superscript" font="default" size="100%"&gt;®&lt;/style&gt;&lt;/author&gt;&lt;/authors&gt;&lt;/contributors&gt;&lt;titles&gt;&lt;title&gt;Prescribing information. Retrieved from: https://www.gsksource.com/pharma/content/dam/GlaxoSmithKline/US/en/Prescribing_Information/Advair_Diskus/pdf/ADVAIR-DISKUS-PI-PIL-IFU.PDF. Accessed: July 2, 2019&lt;/title&gt;&lt;/titles&gt;&lt;dates&gt;&lt;year&gt;2019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1" w:tooltip="AdvairDiskus®, 2019 #126" w:history="1">
              <w:r w:rsidRPr="007D3274">
                <w:rPr>
                  <w:rFonts w:ascii="Times New Roman" w:hAnsi="Times New Roman"/>
                  <w:noProof/>
                </w:rPr>
                <w:t>AdvairDiskus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9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3F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9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A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B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Tudorza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  <w:proofErr w:type="spellStart"/>
            <w:r w:rsidRPr="0043108A">
              <w:rPr>
                <w:rFonts w:ascii="Times New Roman" w:hAnsi="Times New Roman"/>
              </w:rPr>
              <w:t>Pressair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</w:p>
          <w:p w14:paraId="7F3BE33C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Aclidinium bromide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D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3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tudorzahcp.com/tudorza-instructions-dosing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3E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Tudorza®Pressair®&lt;/Author&gt;&lt;Year&gt;2019&lt;/Year&gt;&lt;RecNum&gt;119&lt;/RecNum&gt;&lt;DisplayText&gt;(Tudorza&lt;style face="superscript"&gt;®&lt;/style&gt;Pressair&lt;style face="superscript"&gt;®&lt;/style&gt;, 2019)&lt;/DisplayText&gt;&lt;record&gt;&lt;rec-number&gt;119&lt;/rec-number&gt;&lt;foreign-keys&gt;&lt;key app="EN" db-id="zwasrap0efadwtepd0cx02a6rvvxasxs20w0" timestamp="1562148521"&gt;119&lt;/key&gt;&lt;/foreign-keys&gt;&lt;ref-type name="Web Page"&gt;12&lt;/ref-type&gt;&lt;contributors&gt;&lt;authors&gt;&lt;author&gt;&lt;style face="normal" font="default" size="100%"&gt;Tudorza&lt;/style&gt;&lt;style face="superscript" font="default" size="100%"&gt;®&lt;/style&gt;&lt;style face="normal" font="default" size="100%"&gt;Pressair&lt;/style&gt;&lt;style face="superscript" font="default" size="100%"&gt;®&lt;/style&gt;&lt;style face="normal" font="default" size="100%"&gt; &lt;/style&gt;&lt;/author&gt;&lt;/authors&gt;&lt;/contributors&gt;&lt;titles&gt;&lt;title&gt;Prescribing information. Retrieved from:  https://www.accessdata.fda.gov/drugsatfda_docs/label/2019/202450s012lbl.pdf. Accessed: July 2, 2019&lt;/title&gt;&lt;/titles&gt;&lt;dates&gt;&lt;year&gt;2019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</w:t>
            </w:r>
            <w:hyperlink w:anchor="_ENREF_100" w:tooltip="Tudorza®Pressair®, 2019 #119" w:history="1">
              <w:r>
                <w:rPr>
                  <w:rFonts w:ascii="Times New Roman" w:hAnsi="Times New Roman"/>
                  <w:noProof/>
                </w:rPr>
                <w:t>Tudorza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>
                <w:rPr>
                  <w:rFonts w:ascii="Times New Roman" w:hAnsi="Times New Roman"/>
                  <w:noProof/>
                </w:rPr>
                <w:t>Pressair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>
                <w:rPr>
                  <w:rFonts w:ascii="Times New Roman" w:hAnsi="Times New Roman"/>
                  <w:noProof/>
                </w:rPr>
                <w:t>, 2019</w:t>
              </w:r>
            </w:hyperlink>
            <w:r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46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0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1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 + 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2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Duaklir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  <w:proofErr w:type="spellStart"/>
            <w:r w:rsidRPr="0043108A">
              <w:rPr>
                <w:rFonts w:ascii="Times New Roman" w:hAnsi="Times New Roman"/>
              </w:rPr>
              <w:t>Pressair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</w:p>
          <w:p w14:paraId="7F3BE343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Formoterol fumarate + aclidinium bromide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4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4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youtube.com/watch?v=K7DLie08Y9U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5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Duaklir®Pressair®&lt;/Author&gt;&lt;Year&gt;2019&lt;/Year&gt;&lt;RecNum&gt;105&lt;/RecNum&gt;&lt;DisplayText&gt;(Duaklir&lt;style face="superscript"&gt;®&lt;/style&gt;Pressair&lt;style face="superscript"&gt;®&lt;/style&gt;, 2019)&lt;/DisplayText&gt;&lt;record&gt;&lt;rec-number&gt;105&lt;/rec-number&gt;&lt;foreign-keys&gt;&lt;key app="EN" db-id="zwasrap0efadwtepd0cx02a6rvvxasxs20w0" timestamp="1562148521"&gt;105&lt;/key&gt;&lt;/foreign-keys&gt;&lt;ref-type name="Web Page"&gt;12&lt;/ref-type&gt;&lt;contributors&gt;&lt;authors&gt;&lt;author&gt;&lt;style face="normal" font="default" size="100%"&gt;Duaklir&lt;/style&gt;&lt;style face="superscript" font="default" size="100%"&gt;®&lt;/style&gt;&lt;style face="normal" font="default" size="100%"&gt;Pressair&lt;/style&gt;&lt;style face="superscript" font="default" size="100%"&gt;®&lt;/style&gt;&lt;/author&gt;&lt;/authors&gt;&lt;/contributors&gt;&lt;titles&gt;&lt;title&gt;Prescribing information. Retrieved from:  https://www.accessdata.fda.gov/drugsatfda_docs/label/2019/210595lbl.pdf. Accessed: July 2, 2019&lt;/title&gt;&lt;/titles&gt;&lt;dates&gt;&lt;year&gt;2019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36" w:tooltip="Duaklir®Pressair®, 2019 #105" w:history="1">
              <w:r w:rsidRPr="007D3274">
                <w:rPr>
                  <w:rFonts w:ascii="Times New Roman" w:hAnsi="Times New Roman"/>
                  <w:noProof/>
                </w:rPr>
                <w:t>Duaklir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Pressair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9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4D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7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8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9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Incruse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Ellipta</w:t>
            </w:r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</w:p>
          <w:p w14:paraId="7F3BE34A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Umeclidinium bromide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B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5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incruse.com/how-to-use-incruse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C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Incruse®Ellipta®&lt;/Author&gt;&lt;Year&gt;2017&lt;/Year&gt;&lt;RecNum&gt;123&lt;/RecNum&gt;&lt;DisplayText&gt;(Incruse&lt;style face="superscript"&gt;®&lt;/style&gt;Ellipta&lt;style face="superscript"&gt;®&lt;/style&gt;, 2017)&lt;/DisplayText&gt;&lt;record&gt;&lt;rec-number&gt;123&lt;/rec-number&gt;&lt;foreign-keys&gt;&lt;key app="EN" db-id="zwasrap0efadwtepd0cx02a6rvvxasxs20w0" timestamp="1562148521"&gt;123&lt;/key&gt;&lt;/foreign-keys&gt;&lt;ref-type name="Web Page"&gt;12&lt;/ref-type&gt;&lt;contributors&gt;&lt;authors&gt;&lt;author&gt;&lt;style face="normal" font="default" size="100%"&gt;Incruse&lt;/style&gt;&lt;style face="superscript" font="default" size="100%"&gt;®&lt;/style&gt;&lt;style face="normal" font="default" size="100%"&gt;Ellipta&lt;/style&gt;&lt;style face="superscript" font="default" size="100%"&gt;®&lt;/style&gt;&lt;/author&gt;&lt;/authors&gt;&lt;/contributors&gt;&lt;titles&gt;&lt;title&gt;Prescribing information. Retrieved from: https://www.gsksource.com/pharma/content/dam/GlaxoSmithKline/US/en/Prescribing_Information/Incruse_Ellipta/pdf/INCRUSE-ELLIPTA-PI-PIL.PDF. Accessed: July 2, 2019&lt;/title&gt;&lt;/titles&gt;&lt;dates&gt;&lt;year&gt;2017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51" w:tooltip="Incruse®Ellipta®, 2017 #123" w:history="1">
              <w:r w:rsidRPr="007D3274">
                <w:rPr>
                  <w:rFonts w:ascii="Times New Roman" w:hAnsi="Times New Roman"/>
                  <w:noProof/>
                </w:rPr>
                <w:t>Incruse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Ellipta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7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54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E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4F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ICS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0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Arnuity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 xml:space="preserve">® </w:t>
            </w:r>
            <w:r w:rsidRPr="0043108A">
              <w:rPr>
                <w:rFonts w:ascii="Times New Roman" w:hAnsi="Times New Roman"/>
              </w:rPr>
              <w:t>Ellipta</w:t>
            </w:r>
            <w:r w:rsidRPr="0043108A">
              <w:rPr>
                <w:rFonts w:ascii="Times New Roman" w:hAnsi="Times New Roman"/>
                <w:vertAlign w:val="superscript"/>
              </w:rPr>
              <w:t>®</w:t>
            </w:r>
          </w:p>
          <w:p w14:paraId="7F3BE351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Fluticasone furoate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2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6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arnuity.com/about-arnuity/how-to-use-arnuity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3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Arnuity®Ellipta®&lt;/Author&gt;&lt;Year&gt;2019&lt;/Year&gt;&lt;RecNum&gt;124&lt;/RecNum&gt;&lt;DisplayText&gt;(Arnuity&lt;style face="superscript"&gt;®&lt;/style&gt;Ellipta&lt;style face="superscript"&gt;®&lt;/style&gt;, 2019)&lt;/DisplayText&gt;&lt;record&gt;&lt;rec-number&gt;124&lt;/rec-number&gt;&lt;foreign-keys&gt;&lt;key app="EN" db-id="zwasrap0efadwtepd0cx02a6rvvxasxs20w0" timestamp="1562148521"&gt;124&lt;/key&gt;&lt;/foreign-keys&gt;&lt;ref-type name="Web Page"&gt;12&lt;/ref-type&gt;&lt;contributors&gt;&lt;authors&gt;&lt;author&gt;&lt;style face="normal" font="default" size="100%"&gt;Arnuity&lt;/style&gt;&lt;style face="superscript" font="default" size="100%"&gt;®&lt;/style&gt;&lt;style face="normal" font="default" size="100%"&gt;Ellipta&lt;/style&gt;&lt;style face="superscript" font="default" size="100%"&gt;®&lt;/style&gt;&lt;/author&gt;&lt;/authors&gt;&lt;/contributors&gt;&lt;titles&gt;&lt;title&gt;Prescribing information. Retrieved from:&amp;#xD;https://www.gsksource.com/pharma/content/dam/GlaxoSmithKline/US/en/Prescribing_Information/Arnuity_Ellipta/pdf/ARNUITY-ELLIPTA-PI-PIL-IFU.PDF. Accessed: July 2, 2019&lt;/title&gt;&lt;/titles&gt;&lt;dates&gt;&lt;year&gt;2019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</w:t>
            </w:r>
            <w:hyperlink w:anchor="_ENREF_5" w:tooltip="Arnuity®Ellipta®, 2019 #124" w:history="1">
              <w:r>
                <w:rPr>
                  <w:rFonts w:ascii="Times New Roman" w:hAnsi="Times New Roman"/>
                  <w:noProof/>
                </w:rPr>
                <w:t>Arnuity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>
                <w:rPr>
                  <w:rFonts w:ascii="Times New Roman" w:hAnsi="Times New Roman"/>
                  <w:noProof/>
                </w:rPr>
                <w:t>Ellipta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>
                <w:rPr>
                  <w:rFonts w:ascii="Times New Roman" w:hAnsi="Times New Roman"/>
                  <w:noProof/>
                </w:rPr>
                <w:t>, 2019</w:t>
              </w:r>
            </w:hyperlink>
            <w:r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5B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5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6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 + 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7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Anoro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Ellipta</w:t>
            </w:r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</w:p>
          <w:p w14:paraId="7F3BE358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Vilanterol + umeclidinium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9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7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anoro.com/about/how-to-use-anoro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A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Anoro®Ellipta®&lt;/Author&gt;&lt;Year&gt;2017&lt;/Year&gt;&lt;RecNum&gt;100&lt;/RecNum&gt;&lt;DisplayText&gt;(Anoro&lt;style face="superscript"&gt;®&lt;/style&gt;Ellipta&lt;style face="superscript"&gt;®&lt;/style&gt;, 2017)&lt;/DisplayText&gt;&lt;record&gt;&lt;rec-number&gt;100&lt;/rec-number&gt;&lt;foreign-keys&gt;&lt;key app="EN" db-id="zwasrap0efadwtepd0cx02a6rvvxasxs20w0" timestamp="1552024805"&gt;100&lt;/key&gt;&lt;/foreign-keys&gt;&lt;ref-type name="Web Page"&gt;12&lt;/ref-type&gt;&lt;contributors&gt;&lt;authors&gt;&lt;author&gt;&lt;style face="normal" font="default" size="100%"&gt;Anoro&lt;/style&gt;&lt;style face="superscript" font="default" size="100%"&gt;®&lt;/style&gt;&lt;style face="normal" font="default" size="100%"&gt;Ellipta&lt;/style&gt;&lt;style face="superscript" font="default" size="100%"&gt;®&lt;/style&gt;&lt;/author&gt;&lt;/authors&gt;&lt;/contributors&gt;&lt;titles&gt;&lt;title&gt;Prescribing information. Retrieved from https://www.gsksource.com/pharma/content/dam/GlaxoSmithKline/US/en/Prescribing_Information/Anoro_Ellipta/pdf/ANORO-ELLIPTA-PI-MG.PDF Accessed: January 22, 2019.&lt;/title&gt;&lt;/titles&gt;&lt;dates&gt;&lt;year&gt;2017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2" w:tooltip="Anoro®Ellipta®, 2017 #100" w:history="1">
              <w:r w:rsidRPr="007D3274">
                <w:rPr>
                  <w:rFonts w:ascii="Times New Roman" w:hAnsi="Times New Roman"/>
                  <w:noProof/>
                </w:rPr>
                <w:t>Anoro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Ellipta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7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62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C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D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 + ICS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5E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Breo</w:t>
            </w:r>
            <w:proofErr w:type="spellEnd"/>
            <w:r w:rsidRPr="0043108A">
              <w:rPr>
                <w:rFonts w:ascii="Times New Roman" w:hAnsi="Times New Roman"/>
              </w:rPr>
              <w:t xml:space="preserve">™ Ellipta™ </w:t>
            </w:r>
          </w:p>
          <w:p w14:paraId="7F3BE35F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Vilanterol + fluticasone furoate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0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8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mybreo.com/asthma/how-to-use-breo-ellipta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1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Breo™Ellipta™&lt;/Author&gt;&lt;Year&gt;2019&lt;/Year&gt;&lt;RecNum&gt;107&lt;/RecNum&gt;&lt;DisplayText&gt;(Breo™Ellipta™, 2019)&lt;/DisplayText&gt;&lt;record&gt;&lt;rec-number&gt;107&lt;/rec-number&gt;&lt;foreign-keys&gt;&lt;key app="EN" db-id="zwasrap0efadwtepd0cx02a6rvvxasxs20w0" timestamp="1562148521"&gt;107&lt;/key&gt;&lt;/foreign-keys&gt;&lt;ref-type name="Web Page"&gt;12&lt;/ref-type&gt;&lt;contributors&gt;&lt;authors&gt;&lt;author&gt;Breo™Ellipta™&lt;/author&gt;&lt;/authors&gt;&lt;/contributors&gt;&lt;titles&gt;&lt;title&gt;Prescribing information. Retrieved from: https://www.gsksource.com/pharma/content/dam/GlaxoSmithKline/US/en/Prescribing_Information/Breo_Ellipta/pdf/BREO-ELLIPTA-PI-PIL-IFU.PDF. Accessed: July 2, 2019&lt;/title&gt;&lt;/titles&gt;&lt;dates&gt;&lt;year&gt;2019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18" w:tooltip="Breo™Ellipta™, 2019 #107" w:history="1">
              <w:r w:rsidRPr="007D3274">
                <w:rPr>
                  <w:rFonts w:ascii="Times New Roman" w:hAnsi="Times New Roman"/>
                  <w:noProof/>
                </w:rPr>
                <w:t>Breo™Ellipta™, 2019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69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3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4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 + LAMA + ICS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5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Trelegy</w:t>
            </w:r>
            <w:proofErr w:type="spellEnd"/>
            <w:r w:rsidRPr="0043108A">
              <w:rPr>
                <w:rFonts w:ascii="Times New Roman" w:hAnsi="Times New Roman"/>
              </w:rPr>
              <w:t>™ Ellipta</w:t>
            </w:r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</w:p>
          <w:p w14:paraId="7F3BE366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Vilanterol + umeclidinium + fluticasone furoate inhalation powder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7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19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trelegy.com/using-trelegy/index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8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TrelegyTMEllipta®&lt;/Author&gt;&lt;Year&gt;2019&lt;/Year&gt;&lt;RecNum&gt;104&lt;/RecNum&gt;&lt;DisplayText&gt;(Trelegy&lt;style face="superscript"&gt;TM&lt;/style&gt;Ellipta&lt;style face="superscript"&gt;®&lt;/style&gt;, 2019)&lt;/DisplayText&gt;&lt;record&gt;&lt;rec-number&gt;104&lt;/rec-number&gt;&lt;foreign-keys&gt;&lt;key app="EN" db-id="zwasrap0efadwtepd0cx02a6rvvxasxs20w0" timestamp="1562148521"&gt;104&lt;/key&gt;&lt;/foreign-keys&gt;&lt;ref-type name="Web Page"&gt;12&lt;/ref-type&gt;&lt;contributors&gt;&lt;authors&gt;&lt;author&gt;&lt;style face="normal" font="default" size="100%"&gt;Trelegy&lt;/style&gt;&lt;style face="superscript" font="default" size="100%"&gt;TM&lt;/style&gt;&lt;style face="normal" font="default" size="100%"&gt;Ellipta&lt;/style&gt;&lt;style face="superscript" font="default" size="100%"&gt;®&lt;/style&gt;&lt;style face="normal" font="default" size="100%"&gt; &lt;/style&gt;&lt;/author&gt;&lt;/authors&gt;&lt;/contributors&gt;&lt;titles&gt;&lt;title&gt;Prescribing information. Retrieved from: https://www.gsksource.com/pharma/content/dam/GlaxoSmithKline/US/en/Prescribing_Information/Trelegy/pdf/TRELEGY-PI-MG-IFU.PDF. Accessed: July 2, 2019&lt;/title&gt;&lt;/titles&gt;&lt;dates&gt;&lt;year&gt;2019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99" w:tooltip="TrelegyTMEllipta®, 2019 #104" w:history="1">
              <w:r w:rsidRPr="007D3274">
                <w:rPr>
                  <w:rFonts w:ascii="Times New Roman" w:hAnsi="Times New Roman"/>
                  <w:noProof/>
                </w:rPr>
                <w:t>Trelegy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TM</w:t>
              </w:r>
              <w:r w:rsidRPr="00566007">
                <w:rPr>
                  <w:rFonts w:ascii="Times New Roman" w:hAnsi="Times New Roman"/>
                  <w:noProof/>
                </w:rPr>
                <w:t>Ellipta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9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70" w14:textId="77777777" w:rsidTr="00B31FE0">
        <w:tc>
          <w:tcPr>
            <w:tcW w:w="1256" w:type="dxa"/>
            <w:vMerge w:val="restart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A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7D3274">
              <w:rPr>
                <w:rFonts w:ascii="Times New Roman" w:hAnsi="Times New Roman"/>
              </w:rPr>
              <w:t>pMDI</w:t>
            </w:r>
            <w:proofErr w:type="spellEnd"/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B" w14:textId="77777777" w:rsidR="005E7F5E" w:rsidRPr="00566007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566007">
              <w:rPr>
                <w:rFonts w:ascii="Times New Roman" w:hAnsi="Times New Roman"/>
              </w:rPr>
              <w:t>SAB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C" w14:textId="77777777" w:rsidR="005E7F5E" w:rsidRPr="001F72BB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1F72BB">
              <w:rPr>
                <w:rFonts w:ascii="Times New Roman" w:hAnsi="Times New Roman"/>
              </w:rPr>
              <w:t>ProAir</w:t>
            </w:r>
            <w:r w:rsidRPr="001F72BB">
              <w:rPr>
                <w:rFonts w:ascii="Times New Roman" w:hAnsi="Times New Roman"/>
                <w:vertAlign w:val="superscript"/>
              </w:rPr>
              <w:t xml:space="preserve">® </w:t>
            </w:r>
            <w:r w:rsidRPr="001F72BB">
              <w:rPr>
                <w:rFonts w:ascii="Times New Roman" w:hAnsi="Times New Roman"/>
              </w:rPr>
              <w:t>HFA</w:t>
            </w:r>
          </w:p>
          <w:p w14:paraId="7F3BE36D" w14:textId="77777777" w:rsidR="005E7F5E" w:rsidRPr="005F7FB2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5F7FB2">
              <w:rPr>
                <w:rFonts w:ascii="Times New Roman" w:hAnsi="Times New Roman"/>
              </w:rPr>
              <w:t>Albuterol sulfate inhalation aerosol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E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Style w:val="Hyperlink"/>
                <w:rFonts w:ascii="Times New Roman" w:hAnsi="Times New Roman"/>
              </w:rPr>
            </w:pPr>
            <w:hyperlink r:id="rId20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proair.com/hfa/video-library.aspx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6F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ProAir®HFA&lt;/Author&gt;&lt;Year&gt;2012&lt;/Year&gt;&lt;RecNum&gt;102&lt;/RecNum&gt;&lt;DisplayText&gt;(ProAir&lt;style face="superscript"&gt;®&lt;/style&gt;HFA, 2012)&lt;/DisplayText&gt;&lt;record&gt;&lt;rec-number&gt;102&lt;/rec-number&gt;&lt;foreign-keys&gt;&lt;key app="EN" db-id="zwasrap0efadwtepd0cx02a6rvvxasxs20w0" timestamp="1552026313"&gt;102&lt;/key&gt;&lt;/foreign-keys&gt;&lt;ref-type name="Web Page"&gt;12&lt;/ref-type&gt;&lt;contributors&gt;&lt;authors&gt;&lt;author&gt;&lt;style face="normal" font="default" size="100%"&gt;ProAir&lt;/style&gt;&lt;style face="superscript" font="default" size="100%"&gt;®&lt;/style&gt;&lt;style face="normal" font="default" size="100%"&gt;HFA &lt;/style&gt;&lt;/author&gt;&lt;/authors&gt;&lt;/contributors&gt;&lt;titles&gt;&lt;title&gt;Prescribing information. Retrieved from: https://www.accessdata.fda.gov/drugsatfda_docs/label/2019/021457s036lbl.pdf. Accessed March 8, 2019&lt;/title&gt;&lt;/titles&gt;&lt;dates&gt;&lt;year&gt;2012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79" w:tooltip="ProAir®HFA, 2012 #102" w:history="1">
              <w:r w:rsidRPr="007D3274">
                <w:rPr>
                  <w:rFonts w:ascii="Times New Roman" w:hAnsi="Times New Roman"/>
                  <w:noProof/>
                </w:rPr>
                <w:t>ProAir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HFA, 2012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77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1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2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S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3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Atrovent</w:t>
            </w:r>
            <w:r w:rsidRPr="007D3274">
              <w:rPr>
                <w:rFonts w:ascii="Times New Roman" w:hAnsi="Times New Roman"/>
                <w:vertAlign w:val="superscript"/>
              </w:rPr>
              <w:t>®</w:t>
            </w:r>
            <w:r w:rsidRPr="007D3274">
              <w:rPr>
                <w:rFonts w:ascii="Times New Roman" w:hAnsi="Times New Roman"/>
              </w:rPr>
              <w:t xml:space="preserve"> HFA </w:t>
            </w:r>
          </w:p>
          <w:p w14:paraId="7F3BE374" w14:textId="77777777" w:rsidR="005E7F5E" w:rsidRPr="007D3274" w:rsidRDefault="005E7F5E" w:rsidP="00B31FE0">
            <w:pPr>
              <w:spacing w:after="0" w:line="240" w:lineRule="auto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Ipratropium bromide inhalation aerosol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5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21" w:anchor="doctordiscussionguide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atrovent.com/using-your-inhaler#doctordiscussionguide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6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Atrovent®HFA&lt;/Author&gt;&lt;Year&gt;2012&lt;/Year&gt;&lt;RecNum&gt;112&lt;/RecNum&gt;&lt;DisplayText&gt;(Atrovent&lt;style face="superscript"&gt;®&lt;/style&gt;HFA, 2012)&lt;/DisplayText&gt;&lt;record&gt;&lt;rec-number&gt;112&lt;/rec-number&gt;&lt;foreign-keys&gt;&lt;key app="EN" db-id="zwasrap0efadwtepd0cx02a6rvvxasxs20w0" timestamp="1562148521"&gt;112&lt;/key&gt;&lt;/foreign-keys&gt;&lt;ref-type name="Web Page"&gt;12&lt;/ref-type&gt;&lt;contributors&gt;&lt;authors&gt;&lt;author&gt;&lt;style face="normal" font="default" size="100%"&gt;Atrovent&lt;/style&gt;&lt;style face="superscript" font="default" size="100%"&gt;®&lt;/style&gt;&lt;style face="normal" font="default" size="100%"&gt;HFA&lt;/style&gt;&lt;/author&gt;&lt;/authors&gt;&lt;/contributors&gt;&lt;titles&gt;&lt;title&gt;Prescribing information. Retrieved from:   https://www.accessdata.fda.gov/drugsatfda_docs/label/2012/021527s021lbl.pdf. Accessed: July 2, 2019&lt;/title&gt;&lt;/titles&gt;&lt;dates&gt;&lt;year&gt;2012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6" w:tooltip="Atrovent®HFA, 2012 #112" w:history="1">
              <w:r w:rsidRPr="007D3274">
                <w:rPr>
                  <w:rFonts w:ascii="Times New Roman" w:hAnsi="Times New Roman"/>
                  <w:noProof/>
                </w:rPr>
                <w:t>Atrovent</w:t>
              </w:r>
              <w:r w:rsidRPr="007D3274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HFA, 2012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7D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8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9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 + 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A" w14:textId="77777777" w:rsidR="005E7F5E" w:rsidRPr="008E760F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Bevespi</w:t>
            </w:r>
            <w:proofErr w:type="spellEnd"/>
            <w:r w:rsidRPr="0043108A">
              <w:rPr>
                <w:rFonts w:ascii="Times New Roman" w:hAnsi="Times New Roman"/>
              </w:rPr>
              <w:t xml:space="preserve"> Aerosphere</w:t>
            </w:r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Formoterol fumarate + glycopyrrolate </w:t>
            </w:r>
            <w:r w:rsidRPr="007D3274">
              <w:rPr>
                <w:rFonts w:ascii="Times New Roman" w:hAnsi="Times New Roman"/>
              </w:rPr>
              <w:t>inhalation aerosol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B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22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bevespi.com/how-to-use-bevespi-inhaler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C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BevespiAerosphere®&lt;/Author&gt;&lt;Year&gt;2019&lt;/Year&gt;&lt;RecNum&gt;113&lt;/RecNum&gt;&lt;DisplayText&gt;(BevespiAerosphere&lt;style face="superscript"&gt;®&lt;/style&gt;, 2019)&lt;/DisplayText&gt;&lt;record&gt;&lt;rec-number&gt;113&lt;/rec-number&gt;&lt;foreign-keys&gt;&lt;key app="EN" db-id="zwasrap0efadwtepd0cx02a6rvvxasxs20w0" timestamp="1562148521"&gt;113&lt;/key&gt;&lt;/foreign-keys&gt;&lt;ref-type name="Web Page"&gt;12&lt;/ref-type&gt;&lt;contributors&gt;&lt;authors&gt;&lt;author&gt;&lt;style face="normal" font="default" size="100%"&gt;BevespiAerosphere&lt;/style&gt;&lt;style face="superscript" font="default" size="100%"&gt;®&lt;/style&gt;&lt;/author&gt;&lt;/authors&gt;&lt;/contributors&gt;&lt;titles&gt;&lt;title&gt;Prescribing information. Retrieved from: https://www.accessdata.fda.gov/drugsatfda_docs/label/2019/208294s005lbl.pdf. Accessed: July 3, 2019.&lt;/title&gt;&lt;/titles&gt;&lt;dates&gt;&lt;year&gt;2019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</w:t>
            </w:r>
            <w:hyperlink w:anchor="_ENREF_12" w:tooltip="BevespiAerosphere®, 2019 #113" w:history="1">
              <w:r>
                <w:rPr>
                  <w:rFonts w:ascii="Times New Roman" w:hAnsi="Times New Roman"/>
                  <w:noProof/>
                </w:rPr>
                <w:t>BevespiAerosphere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>
                <w:rPr>
                  <w:rFonts w:ascii="Times New Roman" w:hAnsi="Times New Roman"/>
                  <w:noProof/>
                </w:rPr>
                <w:t>, 2019</w:t>
              </w:r>
            </w:hyperlink>
            <w:r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84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E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7F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 + ICS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0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Symbicort</w:t>
            </w:r>
            <w:r w:rsidRPr="0043108A">
              <w:rPr>
                <w:rFonts w:ascii="Times New Roman" w:hAnsi="Times New Roman"/>
                <w:vertAlign w:val="superscript"/>
              </w:rPr>
              <w:t xml:space="preserve">® </w:t>
            </w:r>
          </w:p>
          <w:p w14:paraId="7F3BE381" w14:textId="77777777" w:rsidR="005E7F5E" w:rsidRPr="008E760F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 xml:space="preserve">Formoterol fumarate + budesonide </w:t>
            </w:r>
            <w:r w:rsidRPr="007D3274">
              <w:rPr>
                <w:rFonts w:ascii="Times New Roman" w:hAnsi="Times New Roman"/>
              </w:rPr>
              <w:t>inhalation aerosol</w:t>
            </w:r>
          </w:p>
        </w:tc>
        <w:tc>
          <w:tcPr>
            <w:tcW w:w="237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2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23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www.mysymbicort.com/copd/about-symbicort/how-to-use-the-inhaler.html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3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ymbicort®&lt;/Author&gt;&lt;Year&gt;2017&lt;/Year&gt;&lt;RecNum&gt;115&lt;/RecNum&gt;&lt;DisplayText&gt;(Symbicort&lt;style face="superscript"&gt;®&lt;/style&gt;, 2017)&lt;/DisplayText&gt;&lt;record&gt;&lt;rec-number&gt;115&lt;/rec-number&gt;&lt;foreign-keys&gt;&lt;key app="EN" db-id="zwasrap0efadwtepd0cx02a6rvvxasxs20w0" timestamp="1562148521"&gt;115&lt;/key&gt;&lt;/foreign-keys&gt;&lt;ref-type name="Web Page"&gt;12&lt;/ref-type&gt;&lt;contributors&gt;&lt;authors&gt;&lt;author&gt;&lt;style face="normal" font="default" size="100%"&gt;Symbicort&lt;/style&gt;&lt;style face="superscript" font="default" size="100%"&gt;®&lt;/style&gt;&lt;/author&gt;&lt;/authors&gt;&lt;/contributors&gt;&lt;titles&gt;&lt;title&gt;Prescribing information. Retrieved from:  https://www.accessdata.fda.gov/drugsatfda_docs/label/2017/021929s013lbl.pdf. Accessed: July 2, 2019&lt;/title&gt;&lt;/titles&gt;&lt;dates&gt;&lt;year&gt;2017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98" w:tooltip="Symbicort®, 2017 #115" w:history="1">
              <w:r w:rsidRPr="007D3274">
                <w:rPr>
                  <w:rFonts w:ascii="Times New Roman" w:hAnsi="Times New Roman"/>
                  <w:noProof/>
                </w:rPr>
                <w:t>Symbicort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7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8B" w14:textId="77777777" w:rsidTr="00B31FE0">
        <w:tc>
          <w:tcPr>
            <w:tcW w:w="1256" w:type="dxa"/>
            <w:vMerge w:val="restart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5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SMI</w:t>
            </w: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6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7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t>Spiriva</w:t>
            </w:r>
            <w:r w:rsidRPr="007D3274">
              <w:rPr>
                <w:rFonts w:ascii="Times New Roman" w:hAnsi="Times New Roman"/>
                <w:vertAlign w:val="superscript"/>
              </w:rPr>
              <w:t>®</w:t>
            </w:r>
            <w:r w:rsidRPr="007D3274">
              <w:rPr>
                <w:rFonts w:ascii="Times New Roman" w:hAnsi="Times New Roman"/>
              </w:rPr>
              <w:t xml:space="preserve"> Respimat</w:t>
            </w:r>
            <w:r w:rsidRPr="00566007">
              <w:rPr>
                <w:rFonts w:ascii="Times New Roman" w:hAnsi="Times New Roman"/>
                <w:vertAlign w:val="superscript"/>
              </w:rPr>
              <w:t xml:space="preserve">® </w:t>
            </w:r>
          </w:p>
          <w:p w14:paraId="7F3BE388" w14:textId="77777777" w:rsidR="005E7F5E" w:rsidRPr="001F72BB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566007">
              <w:rPr>
                <w:rFonts w:ascii="Times New Roman" w:hAnsi="Times New Roman"/>
              </w:rPr>
              <w:t>Tiotropium bromide inhalation spray</w:t>
            </w:r>
          </w:p>
        </w:tc>
        <w:tc>
          <w:tcPr>
            <w:tcW w:w="2372" w:type="dxa"/>
            <w:vMerge w:val="restart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9" w14:textId="77777777" w:rsidR="005E7F5E" w:rsidRPr="007D3274" w:rsidRDefault="00A97E99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hyperlink r:id="rId24" w:history="1">
              <w:r w:rsidR="005E7F5E" w:rsidRPr="007D3274">
                <w:rPr>
                  <w:rStyle w:val="Hyperlink"/>
                  <w:rFonts w:ascii="Times New Roman" w:hAnsi="Times New Roman"/>
                </w:rPr>
                <w:t>https://player.vimeo.com/video/169737753?autoplay=1</w:t>
              </w:r>
            </w:hyperlink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A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piriva®Respimat®&lt;/Author&gt;&lt;Year&gt;2019&lt;/Year&gt;&lt;RecNum&gt;127&lt;/RecNum&gt;&lt;DisplayText&gt;(Spiriva&lt;style face="superscript"&gt;®&lt;/style&gt;Respimat&lt;style face="superscript"&gt;®&lt;/style&gt;, 2019)&lt;/DisplayText&gt;&lt;record&gt;&lt;rec-number&gt;127&lt;/rec-number&gt;&lt;foreign-keys&gt;&lt;key app="EN" db-id="zwasrap0efadwtepd0cx02a6rvvxasxs20w0" timestamp="1562148521"&gt;127&lt;/key&gt;&lt;/foreign-keys&gt;&lt;ref-type name="Web Page"&gt;12&lt;/ref-type&gt;&lt;contributors&gt;&lt;authors&gt;&lt;author&gt;&lt;style face="normal" font="default" size="100%"&gt;Spiriva&lt;/style&gt;&lt;style face="superscript" font="default" size="100%"&gt;®&lt;/style&gt;&lt;style face="normal" font="default" size="100%"&gt;Respimat&lt;/style&gt;&lt;style face="superscript" font="default" size="100%"&gt;®&lt;/style&gt;&lt;/author&gt;&lt;/authors&gt;&lt;/contributors&gt;&lt;titles&gt;&lt;title&gt;Prescribing information. Retrieved from : https://www.accessdata.fda.gov/drugsatfda_docs/label/2019/021936s012lbl.pdf. Accessed: July 2, 2019&lt;/title&gt;&lt;/titles&gt;&lt;dates&gt;&lt;year&gt;2019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92" w:tooltip="Spiriva®Respimat®, 2019 #127" w:history="1">
              <w:r w:rsidRPr="007D3274">
                <w:rPr>
                  <w:rFonts w:ascii="Times New Roman" w:hAnsi="Times New Roman"/>
                  <w:noProof/>
                </w:rPr>
                <w:t>Spiriva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Respimat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9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92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C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D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LAB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8E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566007">
              <w:rPr>
                <w:rFonts w:ascii="Times New Roman" w:hAnsi="Times New Roman"/>
              </w:rPr>
              <w:t>Striverdi</w:t>
            </w:r>
            <w:r w:rsidRPr="00566007">
              <w:rPr>
                <w:rFonts w:ascii="Times New Roman" w:hAnsi="Times New Roman"/>
                <w:vertAlign w:val="superscript"/>
              </w:rPr>
              <w:t>®</w:t>
            </w:r>
            <w:r w:rsidRPr="00566007">
              <w:rPr>
                <w:rFonts w:ascii="Times New Roman" w:hAnsi="Times New Roman"/>
              </w:rPr>
              <w:t xml:space="preserve"> Respimat</w:t>
            </w:r>
            <w:r w:rsidRPr="00566007">
              <w:rPr>
                <w:rFonts w:ascii="Times New Roman" w:hAnsi="Times New Roman"/>
                <w:vertAlign w:val="superscript"/>
              </w:rPr>
              <w:t>®</w:t>
            </w:r>
          </w:p>
          <w:p w14:paraId="7F3BE38F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566007">
              <w:rPr>
                <w:rFonts w:ascii="Times New Roman" w:hAnsi="Times New Roman"/>
              </w:rPr>
              <w:t>Olodaterol</w:t>
            </w:r>
            <w:proofErr w:type="spellEnd"/>
            <w:r w:rsidRPr="00566007">
              <w:rPr>
                <w:rFonts w:ascii="Times New Roman" w:hAnsi="Times New Roman"/>
              </w:rPr>
              <w:t xml:space="preserve"> inhalation spray</w:t>
            </w:r>
          </w:p>
        </w:tc>
        <w:tc>
          <w:tcPr>
            <w:tcW w:w="2372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0" w14:textId="77777777" w:rsidR="005E7F5E" w:rsidRPr="00566007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1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triverdi®Respimat®&lt;/Author&gt;&lt;Year&gt;2018&lt;/Year&gt;&lt;RecNum&gt;108&lt;/RecNum&gt;&lt;DisplayText&gt;(Striverdi&lt;style face="superscript"&gt;®&lt;/style&gt;Respimat&lt;style face="superscript"&gt;®&lt;/style&gt;, 2018)&lt;/DisplayText&gt;&lt;record&gt;&lt;rec-number&gt;108&lt;/rec-number&gt;&lt;foreign-keys&gt;&lt;key app="EN" db-id="zwasrap0efadwtepd0cx02a6rvvxasxs20w0" timestamp="1562148521"&gt;108&lt;/key&gt;&lt;/foreign-keys&gt;&lt;ref-type name="Web Page"&gt;12&lt;/ref-type&gt;&lt;contributors&gt;&lt;authors&gt;&lt;author&gt;&lt;style face="normal" font="default" size="100%"&gt;Striverdi&lt;/style&gt;&lt;style face="superscript" font="default" size="100%"&gt;®&lt;/style&gt;&lt;style face="normal" font="default" size="100%"&gt;Respimat&lt;/style&gt;&lt;style face="superscript" font="default" size="100%"&gt;®&lt;/style&gt;&lt;style face="normal" font="default" size="100%"&gt; &lt;/style&gt;&lt;/author&gt;&lt;/authors&gt;&lt;/contributors&gt;&lt;titles&gt;&lt;title&gt;Prescribing information. Retrieved from:  https://www.accessdata.fda.gov/drugsatfda_docs/label/2018/203108s006lbl.pdf. Accessed: July 2, 2019&lt;/title&gt;&lt;/titles&gt;&lt;dates&gt;&lt;year&gt;2018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97" w:tooltip="Striverdi®Respimat®, 2018 #108" w:history="1">
              <w:r w:rsidRPr="007D3274">
                <w:rPr>
                  <w:rFonts w:ascii="Times New Roman" w:hAnsi="Times New Roman"/>
                  <w:noProof/>
                </w:rPr>
                <w:t>Striverdi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Respimat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8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99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3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4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SABA + S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5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Combivent</w:t>
            </w:r>
            <w:r w:rsidRPr="0043108A">
              <w:rPr>
                <w:rFonts w:ascii="Times New Roman" w:hAnsi="Times New Roman"/>
                <w:vertAlign w:val="superscript"/>
              </w:rPr>
              <w:t xml:space="preserve">® </w:t>
            </w:r>
            <w:r w:rsidRPr="0043108A">
              <w:rPr>
                <w:rFonts w:ascii="Times New Roman" w:hAnsi="Times New Roman"/>
              </w:rPr>
              <w:t>Respimat</w:t>
            </w:r>
            <w:r w:rsidRPr="0043108A">
              <w:rPr>
                <w:rFonts w:ascii="Times New Roman" w:hAnsi="Times New Roman"/>
                <w:vertAlign w:val="superscript"/>
              </w:rPr>
              <w:t xml:space="preserve">® </w:t>
            </w:r>
          </w:p>
          <w:p w14:paraId="7F3BE396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Albuterol + ipratropium bromide inhalation spray</w:t>
            </w:r>
          </w:p>
        </w:tc>
        <w:tc>
          <w:tcPr>
            <w:tcW w:w="2372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7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8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ombivent®Respimat®&lt;/Author&gt;&lt;Year&gt;2016&lt;/Year&gt;&lt;RecNum&gt;128&lt;/RecNum&gt;&lt;DisplayText&gt;(Combivent&lt;style face="superscript"&gt;®&lt;/style&gt;Respimat&lt;style face="superscript"&gt;®&lt;/style&gt;, 2016)&lt;/DisplayText&gt;&lt;record&gt;&lt;rec-number&gt;128&lt;/rec-number&gt;&lt;foreign-keys&gt;&lt;key app="EN" db-id="zwasrap0efadwtepd0cx02a6rvvxasxs20w0" timestamp="1562148521"&gt;128&lt;/key&gt;&lt;/foreign-keys&gt;&lt;ref-type name="Web Page"&gt;12&lt;/ref-type&gt;&lt;contributors&gt;&lt;authors&gt;&lt;author&gt;&lt;style face="normal" font="default" size="100%"&gt;Combivent&lt;/style&gt;&lt;style face="superscript" font="default" size="100%"&gt;®&lt;/style&gt;&lt;style face="normal" font="default" size="100%"&gt;Respimat&lt;/style&gt;&lt;style face="superscript" font="default" size="100%"&gt;®&lt;/style&gt;&lt;style face="normal" font="default" size="100%"&gt; &lt;/style&gt;&lt;/author&gt;&lt;/authors&gt;&lt;/contributors&gt;&lt;titles&gt;&lt;title&gt;Prescribing information. Retrieved from: https://docs.boehringer-ingelheim.com/Prescribing%20Information/PIs/Combivent%20Respimat/CMVTRSPT.pdf. Accessed: July 2, 2019&lt;/title&gt;&lt;/titles&gt;&lt;dates&gt;&lt;year&gt;2016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27" w:tooltip="Combivent®Respimat®, 2016 #128" w:history="1">
              <w:r w:rsidRPr="007D3274">
                <w:rPr>
                  <w:rFonts w:ascii="Times New Roman" w:hAnsi="Times New Roman"/>
                  <w:noProof/>
                </w:rPr>
                <w:t>Combivent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Respimat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6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  <w:tr w:rsidR="005E7F5E" w:rsidRPr="007D3274" w14:paraId="7F3BE3A0" w14:textId="77777777" w:rsidTr="00B31FE0">
        <w:tc>
          <w:tcPr>
            <w:tcW w:w="1256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A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379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B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43108A">
              <w:rPr>
                <w:rFonts w:ascii="Times New Roman" w:hAnsi="Times New Roman"/>
              </w:rPr>
              <w:t>LABA + LAMA</w:t>
            </w:r>
          </w:p>
        </w:tc>
        <w:tc>
          <w:tcPr>
            <w:tcW w:w="2842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C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Stiolto</w:t>
            </w:r>
            <w:proofErr w:type="spellEnd"/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Respimat</w:t>
            </w:r>
            <w:r w:rsidRPr="0043108A">
              <w:rPr>
                <w:rFonts w:ascii="Times New Roman" w:hAnsi="Times New Roman"/>
                <w:vertAlign w:val="superscript"/>
              </w:rPr>
              <w:t>®</w:t>
            </w:r>
            <w:r w:rsidRPr="0043108A">
              <w:rPr>
                <w:rFonts w:ascii="Times New Roman" w:hAnsi="Times New Roman"/>
              </w:rPr>
              <w:t xml:space="preserve"> </w:t>
            </w:r>
          </w:p>
          <w:p w14:paraId="7F3BE39D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proofErr w:type="spellStart"/>
            <w:r w:rsidRPr="0043108A">
              <w:rPr>
                <w:rFonts w:ascii="Times New Roman" w:hAnsi="Times New Roman"/>
              </w:rPr>
              <w:t>Olodaterol</w:t>
            </w:r>
            <w:proofErr w:type="spellEnd"/>
            <w:r w:rsidRPr="0043108A">
              <w:rPr>
                <w:rFonts w:ascii="Times New Roman" w:hAnsi="Times New Roman"/>
              </w:rPr>
              <w:t xml:space="preserve"> + tiotropium bromide inhalation spray</w:t>
            </w:r>
          </w:p>
        </w:tc>
        <w:tc>
          <w:tcPr>
            <w:tcW w:w="2372" w:type="dxa"/>
            <w:vMerge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E" w14:textId="77777777" w:rsidR="005E7F5E" w:rsidRPr="0043108A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</w:p>
        </w:tc>
        <w:tc>
          <w:tcPr>
            <w:tcW w:w="1741" w:type="dxa"/>
            <w:shd w:val="clear" w:color="auto" w:fill="auto"/>
            <w:tcMar>
              <w:top w:w="115" w:type="dxa"/>
              <w:left w:w="115" w:type="dxa"/>
              <w:bottom w:w="115" w:type="dxa"/>
              <w:right w:w="115" w:type="dxa"/>
            </w:tcMar>
          </w:tcPr>
          <w:p w14:paraId="7F3BE39F" w14:textId="77777777" w:rsidR="005E7F5E" w:rsidRPr="007D3274" w:rsidRDefault="005E7F5E" w:rsidP="00B31FE0">
            <w:pPr>
              <w:pStyle w:val="ColorfulShading-Accent31"/>
              <w:spacing w:after="0" w:line="240" w:lineRule="auto"/>
              <w:ind w:left="0"/>
              <w:contextualSpacing w:val="0"/>
              <w:rPr>
                <w:rFonts w:ascii="Times New Roman" w:hAnsi="Times New Roman"/>
              </w:rPr>
            </w:pPr>
            <w:r w:rsidRPr="007D3274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tiolto®Respimat®&lt;/Author&gt;&lt;Year&gt;2019&lt;/Year&gt;&lt;RecNum&gt;101&lt;/RecNum&gt;&lt;DisplayText&gt;(Stiolto&lt;style face="superscript"&gt;®&lt;/style&gt;Respimat&lt;style face="superscript"&gt;®&lt;/style&gt;, 2019)&lt;/DisplayText&gt;&lt;record&gt;&lt;rec-number&gt;101&lt;/rec-number&gt;&lt;foreign-keys&gt;&lt;key app="EN" db-id="zwasrap0efadwtepd0cx02a6rvvxasxs20w0" timestamp="1552026004"&gt;101&lt;/key&gt;&lt;/foreign-keys&gt;&lt;ref-type name="Web Page"&gt;12&lt;/ref-type&gt;&lt;contributors&gt;&lt;authors&gt;&lt;author&gt;&lt;style face="normal" font="default" size="100%"&gt;Stiolto&lt;/style&gt;&lt;style face="superscript" font="default" size="100%"&gt;®&lt;/style&gt;&lt;style face="normal" font="default" size="100%"&gt;Respimat&lt;/style&gt;&lt;style face="superscript" font="default" size="100%"&gt;®&lt;/style&gt;&lt;style face="normal" font="default" size="100%"&gt; &lt;/style&gt;&lt;/author&gt;&lt;/authors&gt;&lt;/contributors&gt;&lt;titles&gt;&lt;title&gt;Prescribing information. Retrieved from: https://docs.boehringer-ingelheim.com/Prescribing%20Information/PIs/Stiolto%20Respimat/stiolto.pdfAccessed: July 2, 2019&lt;/title&gt;&lt;/titles&gt;&lt;dates&gt;&lt;year&gt;2019&lt;/year&gt;&lt;/dates&gt;&lt;urls&gt;&lt;/urls&gt;&lt;/record&gt;&lt;/Cite&gt;&lt;/EndNote&gt;</w:instrText>
            </w:r>
            <w:r w:rsidRPr="007D3274">
              <w:rPr>
                <w:rFonts w:ascii="Times New Roman" w:hAnsi="Times New Roman"/>
              </w:rPr>
              <w:fldChar w:fldCharType="separate"/>
            </w:r>
            <w:r w:rsidRPr="007D3274">
              <w:rPr>
                <w:rFonts w:ascii="Times New Roman" w:hAnsi="Times New Roman"/>
                <w:noProof/>
              </w:rPr>
              <w:t>(</w:t>
            </w:r>
            <w:hyperlink w:anchor="_ENREF_96" w:tooltip="Stiolto®Respimat®, 2019 #101" w:history="1">
              <w:r w:rsidRPr="007D3274">
                <w:rPr>
                  <w:rFonts w:ascii="Times New Roman" w:hAnsi="Times New Roman"/>
                  <w:noProof/>
                </w:rPr>
                <w:t>Stiolto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Respimat</w:t>
              </w:r>
              <w:r w:rsidRPr="00566007">
                <w:rPr>
                  <w:rFonts w:ascii="Times New Roman" w:hAnsi="Times New Roman"/>
                  <w:noProof/>
                  <w:vertAlign w:val="superscript"/>
                </w:rPr>
                <w:t>®</w:t>
              </w:r>
              <w:r w:rsidRPr="00566007">
                <w:rPr>
                  <w:rFonts w:ascii="Times New Roman" w:hAnsi="Times New Roman"/>
                  <w:noProof/>
                </w:rPr>
                <w:t>, 2019</w:t>
              </w:r>
            </w:hyperlink>
            <w:r w:rsidRPr="007D3274">
              <w:rPr>
                <w:rFonts w:ascii="Times New Roman" w:hAnsi="Times New Roman"/>
                <w:noProof/>
              </w:rPr>
              <w:t>)</w:t>
            </w:r>
            <w:r w:rsidRPr="007D3274">
              <w:rPr>
                <w:rFonts w:ascii="Times New Roman" w:hAnsi="Times New Roman"/>
              </w:rPr>
              <w:fldChar w:fldCharType="end"/>
            </w:r>
          </w:p>
        </w:tc>
      </w:tr>
    </w:tbl>
    <w:p w14:paraId="7F3BE3A1" w14:textId="77777777" w:rsidR="005E7F5E" w:rsidRPr="00792D79" w:rsidRDefault="005E7F5E" w:rsidP="005E7F5E">
      <w:pPr>
        <w:pStyle w:val="ColorfulShading-Accent31"/>
        <w:spacing w:after="0" w:line="240" w:lineRule="auto"/>
        <w:ind w:left="0"/>
        <w:rPr>
          <w:rFonts w:ascii="Times New Roman" w:hAnsi="Times New Roman"/>
          <w:sz w:val="24"/>
          <w:szCs w:val="24"/>
        </w:rPr>
      </w:pPr>
      <w:r w:rsidRPr="00792D79">
        <w:rPr>
          <w:rFonts w:ascii="Times New Roman" w:hAnsi="Times New Roman"/>
          <w:sz w:val="24"/>
          <w:szCs w:val="24"/>
        </w:rPr>
        <w:t xml:space="preserve">Adapted from: Chronic Obstructive Pulmonary Disease. University of Michigan. 2017. Available at: </w:t>
      </w:r>
      <w:hyperlink r:id="rId25" w:history="1">
        <w:r w:rsidRPr="00792D79">
          <w:rPr>
            <w:rStyle w:val="Hyperlink"/>
            <w:rFonts w:ascii="Times New Roman" w:hAnsi="Times New Roman"/>
            <w:sz w:val="24"/>
            <w:szCs w:val="24"/>
          </w:rPr>
          <w:t>http://www.med.umich.edu/1info/FHP/practiceguides/copd/copd.pdf</w:t>
        </w:r>
      </w:hyperlink>
      <w:r w:rsidRPr="00792D79">
        <w:rPr>
          <w:rFonts w:ascii="Times New Roman" w:hAnsi="Times New Roman"/>
          <w:sz w:val="24"/>
          <w:szCs w:val="24"/>
        </w:rPr>
        <w:t xml:space="preserve">. Accessed: July 4, 2019. </w:t>
      </w:r>
    </w:p>
    <w:p w14:paraId="7F3BE3A2" w14:textId="77777777" w:rsidR="005E7F5E" w:rsidRDefault="005E7F5E" w:rsidP="005E7F5E">
      <w:pPr>
        <w:pStyle w:val="ColorfulShading-Accent31"/>
        <w:spacing w:after="0" w:line="240" w:lineRule="auto"/>
        <w:ind w:left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dditional links to videos on inhalers: </w:t>
      </w:r>
      <w:hyperlink r:id="rId26" w:history="1">
        <w:r w:rsidRPr="00167E7D">
          <w:rPr>
            <w:rStyle w:val="Hyperlink"/>
            <w:rFonts w:ascii="Times New Roman" w:hAnsi="Times New Roman"/>
            <w:sz w:val="24"/>
            <w:szCs w:val="24"/>
          </w:rPr>
          <w:t>Introduction to inhalers</w:t>
        </w:r>
      </w:hyperlink>
      <w:r>
        <w:rPr>
          <w:rFonts w:ascii="Times New Roman" w:hAnsi="Times New Roman"/>
          <w:sz w:val="24"/>
          <w:szCs w:val="24"/>
        </w:rPr>
        <w:t xml:space="preserve">; </w:t>
      </w:r>
      <w:hyperlink r:id="rId27" w:history="1">
        <w:proofErr w:type="spellStart"/>
        <w:r w:rsidRPr="008E760F">
          <w:rPr>
            <w:rStyle w:val="Hyperlink"/>
            <w:rFonts w:ascii="Times New Roman" w:hAnsi="Times New Roman"/>
            <w:sz w:val="24"/>
            <w:szCs w:val="24"/>
          </w:rPr>
          <w:t>pMDI</w:t>
        </w:r>
        <w:proofErr w:type="spellEnd"/>
        <w:r w:rsidRPr="008E760F">
          <w:rPr>
            <w:rStyle w:val="Hyperlink"/>
            <w:rFonts w:ascii="Times New Roman" w:hAnsi="Times New Roman"/>
            <w:sz w:val="24"/>
            <w:szCs w:val="24"/>
          </w:rPr>
          <w:t xml:space="preserve"> closed-mouth technique</w:t>
        </w:r>
      </w:hyperlink>
      <w:r>
        <w:rPr>
          <w:rFonts w:ascii="Times New Roman" w:hAnsi="Times New Roman"/>
          <w:sz w:val="24"/>
          <w:szCs w:val="24"/>
        </w:rPr>
        <w:t xml:space="preserve">; </w:t>
      </w:r>
      <w:hyperlink r:id="rId28" w:history="1">
        <w:proofErr w:type="spellStart"/>
        <w:r w:rsidRPr="008E760F">
          <w:rPr>
            <w:rStyle w:val="Hyperlink"/>
            <w:rFonts w:ascii="Times New Roman" w:hAnsi="Times New Roman"/>
            <w:sz w:val="24"/>
            <w:szCs w:val="24"/>
          </w:rPr>
          <w:t>pMDI</w:t>
        </w:r>
        <w:proofErr w:type="spellEnd"/>
        <w:r w:rsidRPr="008E760F">
          <w:rPr>
            <w:rStyle w:val="Hyperlink"/>
            <w:rFonts w:ascii="Times New Roman" w:hAnsi="Times New Roman"/>
            <w:sz w:val="24"/>
            <w:szCs w:val="24"/>
          </w:rPr>
          <w:t xml:space="preserve"> with spacer technique</w:t>
        </w:r>
      </w:hyperlink>
    </w:p>
    <w:p w14:paraId="7F3BE3A3" w14:textId="77777777" w:rsidR="005E7F5E" w:rsidRPr="00792D79" w:rsidRDefault="005E7F5E" w:rsidP="005E7F5E">
      <w:pPr>
        <w:pStyle w:val="ColorfulShading-Accent31"/>
        <w:spacing w:after="0" w:line="240" w:lineRule="auto"/>
        <w:ind w:left="0"/>
        <w:rPr>
          <w:rFonts w:ascii="Times New Roman" w:hAnsi="Times New Roman"/>
          <w:sz w:val="24"/>
          <w:szCs w:val="24"/>
        </w:rPr>
      </w:pPr>
      <w:r w:rsidRPr="00792D79">
        <w:rPr>
          <w:rFonts w:ascii="Times New Roman" w:hAnsi="Times New Roman"/>
          <w:sz w:val="24"/>
          <w:szCs w:val="24"/>
        </w:rPr>
        <w:t xml:space="preserve">COPD, chronic obstructive pulmonary disease; DPI, dry powder inhaler; FDA, Food and Drug Administration; HFA, </w:t>
      </w:r>
      <w:bookmarkStart w:id="1" w:name="_Hlk13247233"/>
      <w:r w:rsidRPr="00792D79">
        <w:rPr>
          <w:rFonts w:ascii="Times New Roman" w:hAnsi="Times New Roman"/>
          <w:sz w:val="24"/>
          <w:szCs w:val="24"/>
        </w:rPr>
        <w:t>hydrofluoroalkane</w:t>
      </w:r>
      <w:bookmarkEnd w:id="1"/>
      <w:r w:rsidRPr="00792D79">
        <w:rPr>
          <w:rFonts w:ascii="Times New Roman" w:hAnsi="Times New Roman"/>
          <w:sz w:val="24"/>
          <w:szCs w:val="24"/>
        </w:rPr>
        <w:t xml:space="preserve">; ICS, inhaled corticosteroid; LABA, long-acting β2-agonist; LAMA, long-acting muscarinic antagonist; </w:t>
      </w:r>
      <w:proofErr w:type="spellStart"/>
      <w:r w:rsidRPr="00792D79">
        <w:rPr>
          <w:rFonts w:ascii="Times New Roman" w:hAnsi="Times New Roman"/>
          <w:sz w:val="24"/>
          <w:szCs w:val="24"/>
        </w:rPr>
        <w:t>pMDI</w:t>
      </w:r>
      <w:proofErr w:type="spellEnd"/>
      <w:r w:rsidRPr="00792D79">
        <w:rPr>
          <w:rFonts w:ascii="Times New Roman" w:hAnsi="Times New Roman"/>
          <w:sz w:val="24"/>
          <w:szCs w:val="24"/>
        </w:rPr>
        <w:t>, pressurized metered-dose inhaler; SABA, short-acting β2-agonist; SAMA, short-acting muscarinic antagonist; SMI, slow mist inhaler.</w:t>
      </w:r>
    </w:p>
    <w:p w14:paraId="7F3BE3A4" w14:textId="77777777" w:rsidR="006915F3" w:rsidRDefault="00A97E99"/>
    <w:sectPr w:rsidR="006915F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E7F5E"/>
    <w:rsid w:val="001C1009"/>
    <w:rsid w:val="005E7F5E"/>
    <w:rsid w:val="00AA2A56"/>
    <w:rsid w:val="00D91C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3BE2E0"/>
  <w15:chartTrackingRefBased/>
  <w15:docId w15:val="{F0179D09-C576-4530-9312-185CF7ACC2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7F5E"/>
    <w:pPr>
      <w:spacing w:after="200" w:line="276" w:lineRule="auto"/>
    </w:pPr>
    <w:rPr>
      <w:rFonts w:ascii="Calibri" w:eastAsia="PMingLiU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lorfulShading-Accent31">
    <w:name w:val="Colorful Shading - Accent 31"/>
    <w:basedOn w:val="Normal"/>
    <w:link w:val="ColorfulShading-Accent3Char"/>
    <w:uiPriority w:val="99"/>
    <w:qFormat/>
    <w:rsid w:val="005E7F5E"/>
    <w:pPr>
      <w:ind w:left="720"/>
      <w:contextualSpacing/>
    </w:pPr>
  </w:style>
  <w:style w:type="character" w:styleId="Hyperlink">
    <w:name w:val="Hyperlink"/>
    <w:uiPriority w:val="99"/>
    <w:unhideWhenUsed/>
    <w:rsid w:val="005E7F5E"/>
    <w:rPr>
      <w:color w:val="0000FF"/>
      <w:u w:val="single"/>
    </w:rPr>
  </w:style>
  <w:style w:type="character" w:customStyle="1" w:styleId="ColorfulShading-Accent3Char">
    <w:name w:val="Colorful Shading - Accent 3 Char"/>
    <w:link w:val="ColorfulShading-Accent31"/>
    <w:uiPriority w:val="99"/>
    <w:rsid w:val="005E7F5E"/>
    <w:rPr>
      <w:rFonts w:ascii="Calibri" w:eastAsia="PMingLiU" w:hAnsi="Calibri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5E7F5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youtube.com/watch?v=KTudQnaz6nY" TargetMode="External"/><Relationship Id="rId13" Type="http://schemas.openxmlformats.org/officeDocument/2006/relationships/hyperlink" Target="https://www.tudorzahcp.com/tudorza-instructions-dosing.html" TargetMode="External"/><Relationship Id="rId18" Type="http://schemas.openxmlformats.org/officeDocument/2006/relationships/hyperlink" Target="https://www.mybreo.com/asthma/how-to-use-breo-ellipta.html" TargetMode="External"/><Relationship Id="rId26" Type="http://schemas.openxmlformats.org/officeDocument/2006/relationships/hyperlink" Target="https://www.youtube.com/watch?v=5xrIBFRufmQ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www.atrovent.com/using-your-inhaler" TargetMode="External"/><Relationship Id="rId7" Type="http://schemas.openxmlformats.org/officeDocument/2006/relationships/hyperlink" Target="https://docs.boehringer-ingelheim.com/Prescribing%20Information/PIs/Spiriva/Spiriva.pdf" TargetMode="External"/><Relationship Id="rId12" Type="http://schemas.openxmlformats.org/officeDocument/2006/relationships/hyperlink" Target="https://www.youtube.com/watch?v=plYABMUxuO8" TargetMode="External"/><Relationship Id="rId17" Type="http://schemas.openxmlformats.org/officeDocument/2006/relationships/hyperlink" Target="https://www.anoro.com/about/how-to-use-anoro.html" TargetMode="External"/><Relationship Id="rId25" Type="http://schemas.openxmlformats.org/officeDocument/2006/relationships/hyperlink" Target="http://www.med.umich.edu/1info/FHP/practiceguides/copd/copd.pdf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www.arnuity.com/about-arnuity/how-to-use-arnuity.html" TargetMode="External"/><Relationship Id="rId20" Type="http://schemas.openxmlformats.org/officeDocument/2006/relationships/hyperlink" Target="https://proair.com/hfa/video-library.aspx" TargetMode="External"/><Relationship Id="rId29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https://www.lung.org/lung-health-and-diseases/lung-disease-lookup/copd/patient-resources-and-videos/how-to-use-a-nebulizer.html" TargetMode="External"/><Relationship Id="rId11" Type="http://schemas.openxmlformats.org/officeDocument/2006/relationships/hyperlink" Target="https://www.utibron.com/instructions-for-using-utibron.html" TargetMode="External"/><Relationship Id="rId24" Type="http://schemas.openxmlformats.org/officeDocument/2006/relationships/hyperlink" Target="https://player.vimeo.com/video/169737753?autoplay=1" TargetMode="External"/><Relationship Id="rId5" Type="http://schemas.openxmlformats.org/officeDocument/2006/relationships/hyperlink" Target="https://www.youtube.com/watch?v=Cac-ocXY_ts" TargetMode="External"/><Relationship Id="rId15" Type="http://schemas.openxmlformats.org/officeDocument/2006/relationships/hyperlink" Target="https://www.incruse.com/how-to-use-incruse.html" TargetMode="External"/><Relationship Id="rId23" Type="http://schemas.openxmlformats.org/officeDocument/2006/relationships/hyperlink" Target="https://www.mysymbicort.com/copd/about-symbicort/how-to-use-the-inhaler.html" TargetMode="External"/><Relationship Id="rId28" Type="http://schemas.openxmlformats.org/officeDocument/2006/relationships/hyperlink" Target="https://www.youtube.com/watch?v=Y9YRnDTNd4Q" TargetMode="External"/><Relationship Id="rId10" Type="http://schemas.openxmlformats.org/officeDocument/2006/relationships/hyperlink" Target="https://www.seebri.us/instructions-for-using-seebri.html" TargetMode="External"/><Relationship Id="rId19" Type="http://schemas.openxmlformats.org/officeDocument/2006/relationships/hyperlink" Target="https://www.trelegy.com/using-trelegy/index.html" TargetMode="External"/><Relationship Id="rId4" Type="http://schemas.openxmlformats.org/officeDocument/2006/relationships/hyperlink" Target="https://www.lonhalamagnair.com/how-to-use-lonhala-magnair/using-a-nebulizer.html" TargetMode="External"/><Relationship Id="rId9" Type="http://schemas.openxmlformats.org/officeDocument/2006/relationships/hyperlink" Target="https://www.arcapta.com/how-to-use-arcapta.html" TargetMode="External"/><Relationship Id="rId14" Type="http://schemas.openxmlformats.org/officeDocument/2006/relationships/hyperlink" Target="https://www.youtube.com/watch?v=K7DLie08Y9U" TargetMode="External"/><Relationship Id="rId22" Type="http://schemas.openxmlformats.org/officeDocument/2006/relationships/hyperlink" Target="https://www.bevespi.com/how-to-use-bevespi-inhaler.html" TargetMode="External"/><Relationship Id="rId27" Type="http://schemas.openxmlformats.org/officeDocument/2006/relationships/hyperlink" Target="https://www.youtube.com/watch?v=ys6AoOFsP2g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885</Words>
  <Characters>27847</Characters>
  <Application>Microsoft Office Word</Application>
  <DocSecurity>0</DocSecurity>
  <Lines>23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olters Kluwer</Company>
  <LinksUpToDate>false</LinksUpToDate>
  <CharactersWithSpaces>326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les, Caitlin</dc:creator>
  <cp:keywords/>
  <dc:description/>
  <cp:lastModifiedBy>Brosky, Kevin</cp:lastModifiedBy>
  <cp:revision>2</cp:revision>
  <dcterms:created xsi:type="dcterms:W3CDTF">2019-11-19T21:54:00Z</dcterms:created>
  <dcterms:modified xsi:type="dcterms:W3CDTF">2019-11-19T21:54:00Z</dcterms:modified>
</cp:coreProperties>
</file>